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D53FCD" w:rsidRPr="00A2191B" w:rsidRDefault="00337273" w:rsidP="004758CB">
      <w:pPr>
        <w:spacing w:before="24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bookmarkStart w:id="0" w:name="_Toc195338325"/>
      <w:proofErr w:type="gramStart"/>
      <w:r w:rsidRPr="00A2191B">
        <w:rPr>
          <w:rFonts w:ascii="Times New Roman" w:hAnsi="Times New Roman" w:cs="Times New Roman"/>
          <w:b/>
          <w:sz w:val="24"/>
          <w:szCs w:val="24"/>
          <w:lang w:val="en-US"/>
        </w:rPr>
        <w:t>Table 1.</w:t>
      </w:r>
      <w:proofErr w:type="gramEnd"/>
      <w:r w:rsidRPr="00A2191B">
        <w:rPr>
          <w:rFonts w:ascii="Times New Roman" w:hAnsi="Times New Roman" w:cs="Times New Roman"/>
          <w:b/>
          <w:sz w:val="24"/>
          <w:szCs w:val="24"/>
          <w:lang w:val="en-US"/>
        </w:rPr>
        <w:t xml:space="preserve"> Common mathematical formulations for the DPHHC</w:t>
      </w:r>
    </w:p>
    <w:tbl>
      <w:tblPr>
        <w:tblStyle w:val="Tablaconcuadrcula"/>
        <w:tblW w:w="0" w:type="auto"/>
        <w:tblLook w:val="04A0"/>
      </w:tblPr>
      <w:tblGrid>
        <w:gridCol w:w="3018"/>
        <w:gridCol w:w="3018"/>
        <w:gridCol w:w="3018"/>
      </w:tblGrid>
      <w:tr w:rsidR="009616A0" w:rsidRPr="00A2191B" w:rsidTr="0070250C">
        <w:tc>
          <w:tcPr>
            <w:tcW w:w="3018" w:type="dxa"/>
          </w:tcPr>
          <w:p w:rsidR="009616A0" w:rsidRPr="0029460A" w:rsidRDefault="00923584" w:rsidP="00AD0E25">
            <w:pPr>
              <w:jc w:val="center"/>
              <w:rPr>
                <w:rFonts w:ascii="Times New Roman" w:hAnsi="Times New Roman" w:cs="Times New Roman"/>
                <w:b/>
                <w:szCs w:val="20"/>
                <w:lang w:val="fr-FR"/>
              </w:rPr>
            </w:pPr>
            <w:r w:rsidRPr="0029460A">
              <w:rPr>
                <w:rFonts w:ascii="Times New Roman" w:hAnsi="Times New Roman" w:cs="Times New Roman"/>
                <w:b/>
                <w:szCs w:val="20"/>
                <w:lang w:val="fr-FR"/>
              </w:rPr>
              <w:t>Location-Allocation</w:t>
            </w:r>
            <w:r w:rsidR="00812A06" w:rsidRPr="0029460A">
              <w:rPr>
                <w:rFonts w:ascii="Times New Roman" w:hAnsi="Times New Roman" w:cs="Times New Roman"/>
                <w:b/>
                <w:szCs w:val="20"/>
                <w:lang w:val="fr-FR"/>
              </w:rPr>
              <w:t xml:space="preserve"> (</w:t>
            </w:r>
            <w:r w:rsidR="00812A06" w:rsidRPr="0029460A">
              <w:rPr>
                <w:rFonts w:ascii="Times New Roman" w:hAnsi="Times New Roman" w:cs="Times New Roman"/>
                <w:b/>
                <w:i/>
                <w:szCs w:val="20"/>
                <w:lang w:val="fr-FR"/>
              </w:rPr>
              <w:t>LA</w:t>
            </w:r>
            <w:r w:rsidR="00812A06" w:rsidRPr="0029460A">
              <w:rPr>
                <w:rFonts w:ascii="Times New Roman" w:hAnsi="Times New Roman" w:cs="Times New Roman"/>
                <w:b/>
                <w:szCs w:val="20"/>
                <w:lang w:val="fr-FR"/>
              </w:rPr>
              <w:t>)</w:t>
            </w:r>
          </w:p>
          <w:p w:rsidR="00197D85" w:rsidRPr="00A2191B" w:rsidRDefault="00B426D4" w:rsidP="00AD0E25">
            <w:pPr>
              <w:jc w:val="center"/>
              <w:rPr>
                <w:rFonts w:ascii="Times New Roman" w:hAnsi="Times New Roman" w:cs="Times New Roman"/>
                <w:b/>
                <w:szCs w:val="20"/>
                <w:lang w:val="en-US"/>
              </w:rPr>
            </w:pPr>
            <w:r w:rsidRPr="00A2191B">
              <w:rPr>
                <w:rFonts w:ascii="Times New Roman" w:hAnsi="Times New Roman" w:cs="Times New Roman"/>
                <w:szCs w:val="24"/>
                <w:lang w:val="en-US"/>
              </w:rPr>
              <w:fldChar w:fldCharType="begin" w:fldLock="1"/>
            </w:r>
            <w:r w:rsidR="001B32AD" w:rsidRPr="0029460A">
              <w:rPr>
                <w:rFonts w:ascii="Times New Roman" w:hAnsi="Times New Roman" w:cs="Times New Roman"/>
                <w:szCs w:val="24"/>
                <w:lang w:val="fr-FR"/>
              </w:rPr>
              <w:instrText>ADDIN CSL_CITATION { "citationItems" : [ { "id" : "ITEM-1", "itemData" : { "author" : [ { "dropping-particle" : "", "family" : "Hess", "given" : "S. W.", "non-dropping-particle" : "", "parse-names" : false, "suffix" : "" }, { "dropping-particle" : "", "family" : "Weaver", "given" : "J. B.", "non-dropping-particle" : "", "parse-names" : false, "suffix" : "" }, { "dropping-particle" : "", "family" : "Siegfeldt", "given" : "H. J.", "non-dropping-particle" : "", "parse-names" : false, "suffix" : "" }, { "dropping-particle" : "", "family" : "Whelan", "given" : "J. N.", "non-dropping-particle" : "", "parse-names" : false, "suffix" : "" }, { "dropping-particle" : "", "family" : "Zitlau", "given" : "P. A.", "non-dropping-particle" : "", "parse-names" : false, "suffix" : "" } ], "container-title" : "Operations Research", "id" : "ITEM-1", "issue" : "5", "issued" : { "date-parts" : [ [ "1965" ] ] }, "page" : "998-1006", "title" : "Nonpartisan Political Redistricting by Computer", "type" : "article-journal", "volume" : "13" }, "uris" : [ "http://www.mendeley.com/documents/?uuid=6843a075-7b33-425d-95aa-261b92d2e3b6" ] } ], "mendeley" : { "manualFormatting" : "Hess et al. (1965)", "previouslyFormattedCitation" : "(Hess et al., 1965)" }, "properties" : { "noteIndex" : 0 }, "schema" : "https://github.com/citation-style-language/schema/raw/master/csl-citation.json" }</w:instrText>
            </w:r>
            <w:r w:rsidRPr="00A2191B">
              <w:rPr>
                <w:rFonts w:ascii="Times New Roman" w:hAnsi="Times New Roman" w:cs="Times New Roman"/>
                <w:szCs w:val="24"/>
                <w:lang w:val="en-US"/>
              </w:rPr>
              <w:fldChar w:fldCharType="separate"/>
            </w:r>
            <w:r w:rsidR="0070250C" w:rsidRPr="0029460A">
              <w:rPr>
                <w:rFonts w:ascii="Times New Roman" w:hAnsi="Times New Roman" w:cs="Times New Roman"/>
                <w:noProof/>
                <w:szCs w:val="24"/>
                <w:lang w:val="fr-FR"/>
              </w:rPr>
              <w:t xml:space="preserve">Hess et al. </w:t>
            </w:r>
            <w:r w:rsidR="0070250C" w:rsidRPr="00A2191B">
              <w:rPr>
                <w:rFonts w:ascii="Times New Roman" w:hAnsi="Times New Roman" w:cs="Times New Roman"/>
                <w:noProof/>
                <w:szCs w:val="24"/>
                <w:lang w:val="en-US"/>
              </w:rPr>
              <w:t>(1965)</w:t>
            </w:r>
            <w:r w:rsidRPr="00A2191B">
              <w:rPr>
                <w:rFonts w:ascii="Times New Roman" w:hAnsi="Times New Roman" w:cs="Times New Roman"/>
                <w:szCs w:val="24"/>
                <w:lang w:val="en-US"/>
              </w:rPr>
              <w:fldChar w:fldCharType="end"/>
            </w:r>
          </w:p>
        </w:tc>
        <w:tc>
          <w:tcPr>
            <w:tcW w:w="3018" w:type="dxa"/>
          </w:tcPr>
          <w:p w:rsidR="009616A0" w:rsidRPr="00A2191B" w:rsidRDefault="00923584" w:rsidP="00AD0E25">
            <w:pPr>
              <w:jc w:val="center"/>
              <w:rPr>
                <w:rFonts w:ascii="Times New Roman" w:hAnsi="Times New Roman" w:cs="Times New Roman"/>
                <w:b/>
                <w:szCs w:val="20"/>
                <w:lang w:val="en-US"/>
              </w:rPr>
            </w:pPr>
            <w:r w:rsidRPr="00A2191B">
              <w:rPr>
                <w:rFonts w:ascii="Times New Roman" w:hAnsi="Times New Roman" w:cs="Times New Roman"/>
                <w:b/>
                <w:szCs w:val="20"/>
                <w:lang w:val="en-US"/>
              </w:rPr>
              <w:t>Facility-Location</w:t>
            </w:r>
            <w:r w:rsidR="00812A06" w:rsidRPr="00A2191B">
              <w:rPr>
                <w:rFonts w:ascii="Times New Roman" w:hAnsi="Times New Roman" w:cs="Times New Roman"/>
                <w:b/>
                <w:szCs w:val="20"/>
                <w:lang w:val="en-US"/>
              </w:rPr>
              <w:t xml:space="preserve"> (</w:t>
            </w:r>
            <w:r w:rsidR="00812A06" w:rsidRPr="00A2191B">
              <w:rPr>
                <w:rFonts w:ascii="Times New Roman" w:hAnsi="Times New Roman" w:cs="Times New Roman"/>
                <w:b/>
                <w:i/>
                <w:szCs w:val="20"/>
                <w:lang w:val="en-US"/>
              </w:rPr>
              <w:t>FL</w:t>
            </w:r>
            <w:r w:rsidR="00812A06" w:rsidRPr="00A2191B">
              <w:rPr>
                <w:rFonts w:ascii="Times New Roman" w:hAnsi="Times New Roman" w:cs="Times New Roman"/>
                <w:b/>
                <w:szCs w:val="20"/>
                <w:lang w:val="en-US"/>
              </w:rPr>
              <w:t>)</w:t>
            </w:r>
          </w:p>
          <w:p w:rsidR="004118C4" w:rsidRPr="00A2191B" w:rsidRDefault="004118C4" w:rsidP="00AD0E25">
            <w:pPr>
              <w:jc w:val="center"/>
              <w:rPr>
                <w:rFonts w:ascii="Times New Roman" w:hAnsi="Times New Roman" w:cs="Times New Roman"/>
                <w:szCs w:val="20"/>
                <w:lang w:val="en-US"/>
              </w:rPr>
            </w:pPr>
            <w:proofErr w:type="spellStart"/>
            <w:r w:rsidRPr="00A2191B">
              <w:rPr>
                <w:rFonts w:ascii="Times New Roman" w:hAnsi="Times New Roman" w:cs="Times New Roman"/>
                <w:szCs w:val="20"/>
                <w:lang w:val="en-US"/>
              </w:rPr>
              <w:t>Hojati</w:t>
            </w:r>
            <w:proofErr w:type="spellEnd"/>
            <w:r w:rsidRPr="00A2191B">
              <w:rPr>
                <w:rFonts w:ascii="Times New Roman" w:hAnsi="Times New Roman" w:cs="Times New Roman"/>
                <w:szCs w:val="20"/>
                <w:lang w:val="en-US"/>
              </w:rPr>
              <w:t xml:space="preserve"> (1996)</w:t>
            </w:r>
          </w:p>
        </w:tc>
        <w:tc>
          <w:tcPr>
            <w:tcW w:w="3018" w:type="dxa"/>
          </w:tcPr>
          <w:p w:rsidR="009616A0" w:rsidRPr="00A2191B" w:rsidRDefault="00923584" w:rsidP="00AD0E25">
            <w:pPr>
              <w:jc w:val="center"/>
              <w:rPr>
                <w:rFonts w:ascii="Times New Roman" w:hAnsi="Times New Roman" w:cs="Times New Roman"/>
                <w:b/>
                <w:szCs w:val="20"/>
                <w:lang w:val="en-US"/>
              </w:rPr>
            </w:pPr>
            <w:r w:rsidRPr="00A2191B">
              <w:rPr>
                <w:rFonts w:ascii="Times New Roman" w:hAnsi="Times New Roman" w:cs="Times New Roman"/>
                <w:b/>
                <w:szCs w:val="20"/>
                <w:lang w:val="en-US"/>
              </w:rPr>
              <w:t>Set-Partitioning</w:t>
            </w:r>
            <w:r w:rsidR="00812A06" w:rsidRPr="00A2191B">
              <w:rPr>
                <w:rFonts w:ascii="Times New Roman" w:hAnsi="Times New Roman" w:cs="Times New Roman"/>
                <w:b/>
                <w:szCs w:val="20"/>
                <w:lang w:val="en-US"/>
              </w:rPr>
              <w:t xml:space="preserve"> (</w:t>
            </w:r>
            <w:r w:rsidR="00812A06" w:rsidRPr="00A2191B">
              <w:rPr>
                <w:rFonts w:ascii="Times New Roman" w:hAnsi="Times New Roman" w:cs="Times New Roman"/>
                <w:b/>
                <w:i/>
                <w:szCs w:val="20"/>
                <w:lang w:val="en-US"/>
              </w:rPr>
              <w:t>SP</w:t>
            </w:r>
            <w:r w:rsidR="00812A06" w:rsidRPr="00A2191B">
              <w:rPr>
                <w:rFonts w:ascii="Times New Roman" w:hAnsi="Times New Roman" w:cs="Times New Roman"/>
                <w:b/>
                <w:szCs w:val="20"/>
                <w:lang w:val="en-US"/>
              </w:rPr>
              <w:t>)</w:t>
            </w:r>
          </w:p>
          <w:p w:rsidR="00386321" w:rsidRPr="00A2191B" w:rsidRDefault="00386321" w:rsidP="00386321">
            <w:pPr>
              <w:jc w:val="center"/>
              <w:rPr>
                <w:rFonts w:ascii="Times New Roman" w:hAnsi="Times New Roman" w:cs="Times New Roman"/>
                <w:b/>
                <w:szCs w:val="20"/>
                <w:lang w:val="en-US"/>
              </w:rPr>
            </w:pPr>
            <w:proofErr w:type="spellStart"/>
            <w:r w:rsidRPr="00A2191B">
              <w:rPr>
                <w:rFonts w:ascii="Times New Roman" w:hAnsi="Times New Roman" w:cs="Times New Roman"/>
                <w:szCs w:val="20"/>
                <w:lang w:val="en-US"/>
              </w:rPr>
              <w:t>Bennet</w:t>
            </w:r>
            <w:proofErr w:type="spellEnd"/>
            <w:r w:rsidRPr="00A2191B">
              <w:rPr>
                <w:rFonts w:ascii="Times New Roman" w:hAnsi="Times New Roman" w:cs="Times New Roman"/>
                <w:szCs w:val="20"/>
                <w:lang w:val="en-US"/>
              </w:rPr>
              <w:t xml:space="preserve"> (2010)</w:t>
            </w:r>
          </w:p>
        </w:tc>
      </w:tr>
      <w:tr w:rsidR="00D17238" w:rsidRPr="000F0270" w:rsidTr="0070250C">
        <w:tc>
          <w:tcPr>
            <w:tcW w:w="3018" w:type="dxa"/>
          </w:tcPr>
          <w:p w:rsidR="00D17238" w:rsidRPr="00A2191B" w:rsidRDefault="00431BBD" w:rsidP="003B5D45">
            <w:pPr>
              <w:rPr>
                <w:rFonts w:ascii="Times New Roman" w:eastAsia="Times New Roman" w:hAnsi="Times New Roman" w:cs="Times New Roman"/>
                <w:b/>
                <w:sz w:val="20"/>
                <w:szCs w:val="20"/>
                <w:u w:val="single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b/>
                <w:sz w:val="20"/>
                <w:szCs w:val="20"/>
                <w:u w:val="single"/>
                <w:lang w:val="en-US"/>
              </w:rPr>
              <w:t>Notation:</w:t>
            </w:r>
          </w:p>
          <w:p w:rsidR="002A04AD" w:rsidRPr="00A2191B" w:rsidRDefault="002A04AD" w:rsidP="003B5D4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m:oMath>
              <m:r>
                <w:rPr>
                  <w:rFonts w:ascii="Cambria Math" w:hAnsi="Cambria Math" w:cs="Times New Roman"/>
                  <w:sz w:val="20"/>
                  <w:szCs w:val="20"/>
                  <w:lang w:val="en-US"/>
                </w:rPr>
                <m:t>m:</m:t>
              </m:r>
            </m:oMath>
            <w:r w:rsidR="00BB6438"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  <w:r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defined set of district centers</w:t>
            </w:r>
          </w:p>
          <w:p w:rsidR="002A04AD" w:rsidRPr="00A2191B" w:rsidRDefault="002A04AD" w:rsidP="003B5D4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m:oMath>
              <m:r>
                <w:rPr>
                  <w:rFonts w:ascii="Cambria Math" w:hAnsi="Cambria Math" w:cs="Times New Roman"/>
                  <w:sz w:val="20"/>
                  <w:szCs w:val="20"/>
                  <w:lang w:val="en-US"/>
                </w:rPr>
                <m:t>n:</m:t>
              </m:r>
            </m:oMath>
            <w:r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set of basic units</w:t>
            </w:r>
          </w:p>
          <w:p w:rsidR="002A04AD" w:rsidRPr="00A2191B" w:rsidRDefault="00B426D4" w:rsidP="003B5D4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  <w:lang w:val="en-US"/>
                    </w:rPr>
                    <m:t>c</m:t>
                  </m:r>
                </m:e>
                <m:sub>
                  <m:r>
                    <w:rPr>
                      <w:rFonts w:ascii="Cambria Math" w:hAnsi="Cambria Math" w:cs="Times New Roman"/>
                      <w:sz w:val="20"/>
                      <w:szCs w:val="20"/>
                      <w:lang w:val="en-US"/>
                    </w:rPr>
                    <m:t>ij</m:t>
                  </m:r>
                </m:sub>
              </m:sSub>
              <m:r>
                <w:rPr>
                  <w:rFonts w:ascii="Cambria Math" w:hAnsi="Cambria Math" w:cs="Times New Roman"/>
                  <w:sz w:val="20"/>
                  <w:szCs w:val="20"/>
                  <w:lang w:val="en-US"/>
                </w:rPr>
                <m:t>:</m:t>
              </m:r>
            </m:oMath>
            <w:r w:rsidR="002A04AD"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cost of assigning subunit </w:t>
            </w:r>
            <m:oMath>
              <m:r>
                <w:rPr>
                  <w:rFonts w:ascii="Cambria Math" w:hAnsi="Cambria Math" w:cs="Times New Roman"/>
                  <w:sz w:val="20"/>
                  <w:szCs w:val="20"/>
                  <w:lang w:val="en-US"/>
                </w:rPr>
                <m:t>i</m:t>
              </m:r>
            </m:oMath>
            <w:r w:rsidR="002A04AD"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to district center </w:t>
            </w:r>
            <m:oMath>
              <m:r>
                <w:rPr>
                  <w:rFonts w:ascii="Cambria Math" w:hAnsi="Cambria Math" w:cs="Times New Roman"/>
                  <w:sz w:val="20"/>
                  <w:szCs w:val="20"/>
                  <w:lang w:val="en-US"/>
                </w:rPr>
                <m:t>j</m:t>
              </m:r>
            </m:oMath>
            <w:r w:rsidR="002A04AD"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</w:p>
          <w:p w:rsidR="002A04AD" w:rsidRPr="00A2191B" w:rsidRDefault="00B426D4" w:rsidP="003B5D4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  <w:lang w:val="en-US"/>
                    </w:rPr>
                    <m:t>x</m:t>
                  </m:r>
                </m:e>
                <m:sub>
                  <m:r>
                    <w:rPr>
                      <w:rFonts w:ascii="Cambria Math" w:hAnsi="Cambria Math" w:cs="Times New Roman"/>
                      <w:sz w:val="20"/>
                      <w:szCs w:val="20"/>
                      <w:lang w:val="en-US"/>
                    </w:rPr>
                    <m:t>ij</m:t>
                  </m:r>
                </m:sub>
              </m:sSub>
              <m:r>
                <w:rPr>
                  <w:rFonts w:ascii="Cambria Math" w:hAnsi="Cambria Math" w:cs="Times New Roman"/>
                  <w:sz w:val="20"/>
                  <w:szCs w:val="20"/>
                  <w:lang w:val="en-US"/>
                </w:rPr>
                <m:t>:</m:t>
              </m:r>
            </m:oMath>
            <w:r w:rsidR="002A04AD"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binary variable indicating whether</w:t>
            </w:r>
            <w:r w:rsidR="00CB07C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  <w:r w:rsidR="002A04AD"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subunit </w:t>
            </w:r>
            <m:oMath>
              <m:r>
                <w:rPr>
                  <w:rFonts w:ascii="Cambria Math" w:hAnsi="Cambria Math" w:cs="Times New Roman"/>
                  <w:sz w:val="20"/>
                  <w:szCs w:val="20"/>
                  <w:lang w:val="en-US"/>
                </w:rPr>
                <m:t>i</m:t>
              </m:r>
            </m:oMath>
            <w:r w:rsidR="002A04AD"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is assigned to district center </w:t>
            </w:r>
            <m:oMath>
              <m:r>
                <w:rPr>
                  <w:rFonts w:ascii="Cambria Math" w:hAnsi="Cambria Math" w:cs="Times New Roman"/>
                  <w:sz w:val="20"/>
                  <w:szCs w:val="20"/>
                  <w:lang w:val="en-US"/>
                </w:rPr>
                <m:t>j</m:t>
              </m:r>
            </m:oMath>
          </w:p>
          <w:p w:rsidR="002A04AD" w:rsidRPr="00A2191B" w:rsidRDefault="00B426D4" w:rsidP="003B5D4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  <w:lang w:val="en-US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0"/>
                      <w:szCs w:val="20"/>
                      <w:lang w:val="en-US"/>
                    </w:rPr>
                    <m:t>i</m:t>
                  </m:r>
                </m:sub>
              </m:sSub>
              <m:r>
                <w:rPr>
                  <w:rFonts w:ascii="Cambria Math" w:hAnsi="Cambria Math" w:cs="Times New Roman"/>
                  <w:sz w:val="20"/>
                  <w:szCs w:val="20"/>
                  <w:lang w:val="en-US"/>
                </w:rPr>
                <m:t>:</m:t>
              </m:r>
            </m:oMath>
            <w:r w:rsidR="002A04AD"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demand of basic unit </w:t>
            </w:r>
            <m:oMath>
              <m:r>
                <w:rPr>
                  <w:rFonts w:ascii="Cambria Math" w:hAnsi="Cambria Math" w:cs="Times New Roman"/>
                  <w:sz w:val="20"/>
                  <w:szCs w:val="20"/>
                  <w:lang w:val="en-US"/>
                </w:rPr>
                <m:t>i</m:t>
              </m:r>
            </m:oMath>
            <w:r w:rsidR="002A04AD"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, </w:t>
            </w:r>
          </w:p>
          <w:p w:rsidR="00431BBD" w:rsidRPr="00A2191B" w:rsidRDefault="00B426D4" w:rsidP="00615C1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m:oMath>
              <m:acc>
                <m:accPr>
                  <m:chr m:val="̅"/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  <w:lang w:val="en-US"/>
                    </w:rPr>
                  </m:ctrlPr>
                </m:acc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  <w:lang w:val="en-US"/>
                    </w:rPr>
                    <m:t>a</m:t>
                  </m:r>
                </m:e>
              </m:acc>
              <m:r>
                <w:rPr>
                  <w:rFonts w:ascii="Cambria Math" w:hAnsi="Cambria Math" w:cs="Times New Roman"/>
                  <w:sz w:val="20"/>
                  <w:szCs w:val="20"/>
                  <w:lang w:val="en-US"/>
                </w:rPr>
                <m:t>=</m:t>
              </m:r>
              <m:nary>
                <m:naryPr>
                  <m:chr m:val="∑"/>
                  <m:limLoc m:val="subSup"/>
                  <m:supHide m:val="on"/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  <w:lang w:val="en-US"/>
                    </w:rPr>
                  </m:ctrlPr>
                </m:naryPr>
                <m:sub>
                  <m:r>
                    <w:rPr>
                      <w:rFonts w:ascii="Cambria Math" w:hAnsi="Cambria Math" w:cs="Times New Roman"/>
                      <w:sz w:val="20"/>
                      <w:szCs w:val="20"/>
                      <w:lang w:val="en-US"/>
                    </w:rPr>
                    <m:t>i</m:t>
                  </m:r>
                </m:sub>
                <m:sup/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0"/>
                          <w:szCs w:val="20"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0"/>
                          <w:szCs w:val="20"/>
                          <w:lang w:val="en-US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0"/>
                          <w:szCs w:val="20"/>
                          <w:lang w:val="en-US"/>
                        </w:rPr>
                        <m:t>i</m:t>
                      </m:r>
                    </m:sub>
                  </m:sSub>
                </m:e>
              </m:nary>
              <m:r>
                <w:rPr>
                  <w:rFonts w:ascii="Cambria Math" w:hAnsi="Cambria Math" w:cs="Times New Roman"/>
                  <w:sz w:val="20"/>
                  <w:szCs w:val="20"/>
                  <w:lang w:val="en-US"/>
                </w:rPr>
                <m:t>/m:</m:t>
              </m:r>
            </m:oMath>
            <w:r w:rsidR="00615C14"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average demand</w:t>
            </w:r>
          </w:p>
        </w:tc>
        <w:tc>
          <w:tcPr>
            <w:tcW w:w="3018" w:type="dxa"/>
          </w:tcPr>
          <w:p w:rsidR="00F80565" w:rsidRPr="00A2191B" w:rsidRDefault="00D03316" w:rsidP="003B5D45">
            <w:pPr>
              <w:rPr>
                <w:rFonts w:ascii="Times New Roman" w:eastAsia="Times New Roman" w:hAnsi="Times New Roman" w:cs="Times New Roman"/>
                <w:b/>
                <w:sz w:val="20"/>
                <w:szCs w:val="20"/>
                <w:u w:val="single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b/>
                <w:sz w:val="20"/>
                <w:szCs w:val="20"/>
                <w:u w:val="single"/>
                <w:lang w:val="en-US"/>
              </w:rPr>
              <w:t>Notation:</w:t>
            </w:r>
          </w:p>
          <w:p w:rsidR="00D03316" w:rsidRPr="00A2191B" w:rsidRDefault="00F80565" w:rsidP="003B5D45">
            <w:pP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(additional to Hess et al., 1965)</w:t>
            </w:r>
          </w:p>
          <w:p w:rsidR="003903CE" w:rsidRPr="00A2191B" w:rsidRDefault="003903CE" w:rsidP="003B5D4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m:oMath>
              <m:r>
                <w:rPr>
                  <w:rFonts w:ascii="Cambria Math" w:hAnsi="Cambria Math" w:cs="Times New Roman"/>
                  <w:sz w:val="20"/>
                  <w:szCs w:val="20"/>
                  <w:lang w:val="en-US"/>
                </w:rPr>
                <m:t>m:</m:t>
              </m:r>
            </m:oMath>
            <w:r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set of potential district centers</w:t>
            </w:r>
          </w:p>
          <w:p w:rsidR="003903CE" w:rsidRPr="00A2191B" w:rsidRDefault="003903CE" w:rsidP="003B5D4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m:oMath>
              <m:r>
                <w:rPr>
                  <w:rFonts w:ascii="Cambria Math" w:hAnsi="Cambria Math" w:cs="Times New Roman"/>
                  <w:sz w:val="20"/>
                  <w:szCs w:val="20"/>
                  <w:lang w:val="en-US"/>
                </w:rPr>
                <m:t>n:</m:t>
              </m:r>
            </m:oMath>
            <w:r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set of basic units</w:t>
            </w:r>
          </w:p>
          <w:p w:rsidR="00687E22" w:rsidRPr="00A2191B" w:rsidRDefault="00B426D4" w:rsidP="003B5D4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  <w:lang w:val="en-US"/>
                    </w:rPr>
                    <m:t>x</m:t>
                  </m:r>
                </m:e>
                <m:sub>
                  <m:r>
                    <w:rPr>
                      <w:rFonts w:ascii="Cambria Math" w:hAnsi="Cambria Math" w:cs="Times New Roman"/>
                      <w:sz w:val="20"/>
                      <w:szCs w:val="20"/>
                      <w:lang w:val="en-US"/>
                    </w:rPr>
                    <m:t>ij</m:t>
                  </m:r>
                </m:sub>
              </m:sSub>
              <m:r>
                <w:rPr>
                  <w:rFonts w:ascii="Cambria Math" w:hAnsi="Cambria Math" w:cs="Times New Roman"/>
                  <w:sz w:val="20"/>
                  <w:szCs w:val="20"/>
                  <w:lang w:val="en-US"/>
                </w:rPr>
                <m:t>:</m:t>
              </m:r>
            </m:oMath>
            <w:r w:rsidR="00687E22"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variable indicating the fraction of subunit </w:t>
            </w:r>
            <m:oMath>
              <m:r>
                <w:rPr>
                  <w:rFonts w:ascii="Cambria Math" w:hAnsi="Cambria Math" w:cs="Times New Roman"/>
                  <w:sz w:val="20"/>
                  <w:szCs w:val="20"/>
                  <w:lang w:val="en-US"/>
                </w:rPr>
                <m:t>i</m:t>
              </m:r>
            </m:oMath>
            <w:r w:rsidR="0029460A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to be </w:t>
            </w:r>
            <w:r w:rsidR="00687E22"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assigned to district center </w:t>
            </w:r>
            <m:oMath>
              <m:r>
                <w:rPr>
                  <w:rFonts w:ascii="Cambria Math" w:hAnsi="Cambria Math" w:cs="Times New Roman"/>
                  <w:sz w:val="20"/>
                  <w:szCs w:val="20"/>
                  <w:lang w:val="en-US"/>
                </w:rPr>
                <m:t>j</m:t>
              </m:r>
            </m:oMath>
          </w:p>
          <w:p w:rsidR="00D03316" w:rsidRPr="00A2191B" w:rsidRDefault="00B426D4" w:rsidP="003B5D4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  <w:lang w:val="en-US"/>
                    </w:rPr>
                    <m:t>y</m:t>
                  </m:r>
                </m:e>
                <m:sub>
                  <m:r>
                    <w:rPr>
                      <w:rFonts w:ascii="Cambria Math" w:hAnsi="Cambria Math" w:cs="Times New Roman"/>
                      <w:sz w:val="20"/>
                      <w:szCs w:val="20"/>
                      <w:lang w:val="en-US"/>
                    </w:rPr>
                    <m:t>j</m:t>
                  </m:r>
                </m:sub>
              </m:sSub>
              <m:r>
                <w:rPr>
                  <w:rFonts w:ascii="Cambria Math" w:hAnsi="Cambria Math" w:cs="Times New Roman"/>
                  <w:sz w:val="20"/>
                  <w:szCs w:val="20"/>
                  <w:lang w:val="en-US"/>
                </w:rPr>
                <m:t>:</m:t>
              </m:r>
            </m:oMath>
            <w:r w:rsidR="00101636"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  <w:r w:rsidR="003903CE"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binary variable indicating whether subunit </w:t>
            </w:r>
            <m:oMath>
              <m:r>
                <w:rPr>
                  <w:rFonts w:ascii="Cambria Math" w:hAnsi="Cambria Math" w:cs="Times New Roman"/>
                  <w:sz w:val="20"/>
                  <w:szCs w:val="20"/>
                  <w:lang w:val="en-US"/>
                </w:rPr>
                <m:t>j</m:t>
              </m:r>
            </m:oMath>
            <w:r w:rsidR="003903CE"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is selected as </w:t>
            </w:r>
            <w:r w:rsidR="00227927"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a </w:t>
            </w:r>
            <w:r w:rsidR="003903CE"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district center</w:t>
            </w:r>
          </w:p>
        </w:tc>
        <w:tc>
          <w:tcPr>
            <w:tcW w:w="3018" w:type="dxa"/>
          </w:tcPr>
          <w:p w:rsidR="00D03316" w:rsidRPr="00A2191B" w:rsidRDefault="00D03316" w:rsidP="003B5D45">
            <w:pPr>
              <w:rPr>
                <w:rFonts w:ascii="Times New Roman" w:eastAsia="Times New Roman" w:hAnsi="Times New Roman" w:cs="Times New Roman"/>
                <w:b/>
                <w:sz w:val="20"/>
                <w:szCs w:val="20"/>
                <w:u w:val="single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b/>
                <w:sz w:val="20"/>
                <w:szCs w:val="20"/>
                <w:u w:val="single"/>
                <w:lang w:val="en-US"/>
              </w:rPr>
              <w:t>Notation:</w:t>
            </w:r>
          </w:p>
          <w:p w:rsidR="003B5D45" w:rsidRPr="00A2191B" w:rsidRDefault="003B5D45" w:rsidP="003B5D4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m:oMath>
              <m:r>
                <m:rPr>
                  <m:scr m:val="script"/>
                </m:rPr>
                <w:rPr>
                  <w:rFonts w:ascii="Cambria Math" w:hAnsi="Cambria Math" w:cs="Times New Roman"/>
                  <w:sz w:val="20"/>
                  <w:szCs w:val="20"/>
                  <w:lang w:val="en-US"/>
                </w:rPr>
                <m:t>D:</m:t>
              </m:r>
            </m:oMath>
            <w:r w:rsidR="00AA0F64"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  <w:r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set of all feasible districts </w:t>
            </w:r>
          </w:p>
          <w:p w:rsidR="003B5D45" w:rsidRPr="00A2191B" w:rsidRDefault="00B426D4" w:rsidP="003B5D4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  <w:lang w:val="en-US"/>
                    </w:rPr>
                    <m:t>γ</m:t>
                  </m:r>
                </m:e>
                <m:sub>
                  <m:r>
                    <w:rPr>
                      <w:rFonts w:ascii="Cambria Math" w:hAnsi="Cambria Math" w:cs="Times New Roman"/>
                      <w:sz w:val="20"/>
                      <w:szCs w:val="20"/>
                      <w:lang w:val="en-US"/>
                    </w:rPr>
                    <m:t>ij</m:t>
                  </m:r>
                </m:sub>
              </m:sSub>
              <m:r>
                <w:rPr>
                  <w:rFonts w:ascii="Cambria Math" w:hAnsi="Cambria Math" w:cs="Times New Roman"/>
                  <w:sz w:val="20"/>
                  <w:szCs w:val="20"/>
                  <w:lang w:val="en-US"/>
                </w:rPr>
                <m:t>:</m:t>
              </m:r>
            </m:oMath>
            <w:r w:rsidR="003B5D45"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binary parameter indicating 1 if district </w:t>
            </w:r>
            <m:oMath>
              <m:r>
                <w:rPr>
                  <w:rFonts w:ascii="Cambria Math" w:hAnsi="Cambria Math" w:cs="Times New Roman"/>
                  <w:sz w:val="20"/>
                  <w:szCs w:val="20"/>
                  <w:lang w:val="en-US"/>
                </w:rPr>
                <m:t>j</m:t>
              </m:r>
            </m:oMath>
            <w:r w:rsidR="003B5D45"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includes subunit </w:t>
            </w:r>
            <m:oMath>
              <m:r>
                <w:rPr>
                  <w:rFonts w:ascii="Cambria Math" w:hAnsi="Cambria Math" w:cs="Times New Roman"/>
                  <w:sz w:val="20"/>
                  <w:szCs w:val="20"/>
                  <w:lang w:val="en-US"/>
                </w:rPr>
                <m:t>i</m:t>
              </m:r>
            </m:oMath>
            <w:r w:rsidR="003B5D45"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and 0 otherwise</w:t>
            </w:r>
          </w:p>
          <w:p w:rsidR="003B5D45" w:rsidRPr="00A2191B" w:rsidRDefault="00B426D4" w:rsidP="003B5D4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  <w:lang w:val="en-US"/>
                    </w:rPr>
                    <m:t>C</m:t>
                  </m:r>
                </m:e>
                <m:sub>
                  <m:r>
                    <w:rPr>
                      <w:rFonts w:ascii="Cambria Math" w:hAnsi="Cambria Math" w:cs="Times New Roman"/>
                      <w:sz w:val="20"/>
                      <w:szCs w:val="20"/>
                      <w:lang w:val="en-US"/>
                    </w:rPr>
                    <m:t>j</m:t>
                  </m:r>
                </m:sub>
              </m:sSub>
            </m:oMath>
            <w:r w:rsidR="003B5D45"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: cost of district </w:t>
            </w:r>
            <m:oMath>
              <m:r>
                <w:rPr>
                  <w:rFonts w:ascii="Cambria Math" w:hAnsi="Cambria Math" w:cs="Times New Roman"/>
                  <w:sz w:val="20"/>
                  <w:szCs w:val="20"/>
                  <w:lang w:val="en-US"/>
                </w:rPr>
                <m:t>j</m:t>
              </m:r>
            </m:oMath>
          </w:p>
          <w:p w:rsidR="00D17238" w:rsidRPr="00A2191B" w:rsidRDefault="00B426D4" w:rsidP="003B5D45">
            <w:pP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  <w:lang w:val="en-US"/>
                    </w:rPr>
                    <m:t>y</m:t>
                  </m:r>
                </m:e>
                <m:sub>
                  <m:r>
                    <w:rPr>
                      <w:rFonts w:ascii="Cambria Math" w:hAnsi="Cambria Math" w:cs="Times New Roman"/>
                      <w:sz w:val="20"/>
                      <w:szCs w:val="20"/>
                      <w:lang w:val="en-US"/>
                    </w:rPr>
                    <m:t>j</m:t>
                  </m:r>
                </m:sub>
              </m:sSub>
              <m:r>
                <w:rPr>
                  <w:rFonts w:ascii="Cambria Math" w:hAnsi="Cambria Math" w:cs="Times New Roman"/>
                  <w:sz w:val="20"/>
                  <w:szCs w:val="20"/>
                  <w:lang w:val="en-US"/>
                </w:rPr>
                <m:t>:</m:t>
              </m:r>
            </m:oMath>
            <w:r w:rsidR="00AA0F64"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  <w:r w:rsidR="003B5D45"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binary variable indicating whether district </w:t>
            </w:r>
            <m:oMath>
              <m:r>
                <w:rPr>
                  <w:rFonts w:ascii="Cambria Math" w:hAnsi="Cambria Math" w:cs="Times New Roman"/>
                  <w:sz w:val="20"/>
                  <w:szCs w:val="20"/>
                  <w:lang w:val="en-US"/>
                </w:rPr>
                <m:t>j</m:t>
              </m:r>
            </m:oMath>
            <w:r w:rsidR="003B5D45"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is selected</w:t>
            </w:r>
          </w:p>
          <w:p w:rsidR="00D03316" w:rsidRPr="00A2191B" w:rsidRDefault="00D03316" w:rsidP="003B5D45">
            <w:pP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9616A0" w:rsidRPr="00A2191B" w:rsidTr="0070250C">
        <w:tc>
          <w:tcPr>
            <w:tcW w:w="3018" w:type="dxa"/>
          </w:tcPr>
          <w:p w:rsidR="004758CB" w:rsidRPr="00A2191B" w:rsidRDefault="004758CB" w:rsidP="004758CB">
            <w:pPr>
              <w:rPr>
                <w:rFonts w:ascii="Times New Roman" w:eastAsia="Times New Roman" w:hAnsi="Times New Roman" w:cs="Times New Roman"/>
                <w:b/>
                <w:sz w:val="20"/>
                <w:szCs w:val="20"/>
                <w:u w:val="single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b/>
                <w:sz w:val="20"/>
                <w:szCs w:val="20"/>
                <w:u w:val="single"/>
                <w:lang w:val="en-US"/>
              </w:rPr>
              <w:t>Formulation:</w:t>
            </w:r>
          </w:p>
          <w:p w:rsidR="004758CB" w:rsidRPr="00A2191B" w:rsidRDefault="004758CB">
            <w:pPr>
              <w:rPr>
                <w:lang w:val="en-US"/>
              </w:rPr>
            </w:pPr>
          </w:p>
          <w:tbl>
            <w:tblPr>
              <w:tblStyle w:val="Tablaconcuadrcula"/>
              <w:tblW w:w="2830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/>
            </w:tblPr>
            <w:tblGrid>
              <w:gridCol w:w="2339"/>
              <w:gridCol w:w="491"/>
            </w:tblGrid>
            <w:tr w:rsidR="008B41E2" w:rsidRPr="00A2191B" w:rsidTr="00E53BF5">
              <w:tc>
                <w:tcPr>
                  <w:tcW w:w="2339" w:type="dxa"/>
                </w:tcPr>
                <w:p w:rsidR="008B41E2" w:rsidRPr="00A2191B" w:rsidRDefault="008B41E2" w:rsidP="00A01B41">
                  <w:pPr>
                    <w:jc w:val="both"/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</w:pPr>
                  <m:oMathPara>
                    <m:oMath>
                      <m:r>
                        <w:rPr>
                          <w:rFonts w:ascii="Cambria Math" w:hAnsi="Cambria Math"/>
                          <w:sz w:val="20"/>
                          <w:szCs w:val="20"/>
                          <w:lang w:val="en-US"/>
                        </w:rPr>
                        <m:t>Min</m:t>
                      </m:r>
                      <m:nary>
                        <m:naryPr>
                          <m:chr m:val="∑"/>
                          <m:limLoc m:val="undOvr"/>
                          <m:ctrlPr>
                            <w:rPr>
                              <w:rFonts w:ascii="Cambria Math" w:hAnsi="Cambria Math"/>
                              <w:i/>
                              <w:sz w:val="20"/>
                              <w:szCs w:val="20"/>
                              <w:lang w:val="en-US"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  <w:lang w:val="en-US"/>
                            </w:rPr>
                            <m:t>j=1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  <w:lang w:val="en-US"/>
                            </w:rPr>
                            <m:t>m</m:t>
                          </m:r>
                        </m:sup>
                        <m:e>
                          <m:nary>
                            <m:naryPr>
                              <m:chr m:val="∑"/>
                              <m:limLoc m:val="undOvr"/>
                              <m:ctrlPr>
                                <w:rPr>
                                  <w:rFonts w:ascii="Cambria Math" w:hAnsi="Cambria Math"/>
                                  <w:i/>
                                  <w:sz w:val="20"/>
                                  <w:szCs w:val="20"/>
                                  <w:lang w:val="en-US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  <w:lang w:val="en-US"/>
                                </w:rPr>
                                <m:t>i=1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  <w:lang w:val="en-US"/>
                                </w:rPr>
                                <m:t>n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0"/>
                                      <w:szCs w:val="20"/>
                                      <w:lang w:val="en-US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 w:val="20"/>
                                      <w:szCs w:val="20"/>
                                      <w:lang w:val="en-US"/>
                                    </w:rPr>
                                    <m:t>c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 w:val="20"/>
                                      <w:szCs w:val="20"/>
                                      <w:lang w:val="en-US"/>
                                    </w:rPr>
                                    <m:t>ij</m:t>
                                  </m:r>
                                </m:sub>
                              </m:sSub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0"/>
                                      <w:szCs w:val="20"/>
                                      <w:lang w:val="en-US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 w:val="20"/>
                                      <w:szCs w:val="20"/>
                                      <w:lang w:val="en-US"/>
                                    </w:rPr>
                                    <m:t>x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 w:val="20"/>
                                      <w:szCs w:val="20"/>
                                      <w:lang w:val="en-US"/>
                                    </w:rPr>
                                    <m:t>ij</m:t>
                                  </m:r>
                                </m:sub>
                              </m:sSub>
                            </m:e>
                          </m:nary>
                        </m:e>
                      </m:nary>
                    </m:oMath>
                  </m:oMathPara>
                </w:p>
              </w:tc>
              <w:tc>
                <w:tcPr>
                  <w:tcW w:w="491" w:type="dxa"/>
                </w:tcPr>
                <w:p w:rsidR="008B41E2" w:rsidRPr="00A2191B" w:rsidRDefault="008B41E2" w:rsidP="009B2FD0">
                  <w:pPr>
                    <w:jc w:val="both"/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</w:pPr>
                </w:p>
                <w:p w:rsidR="00FF42B2" w:rsidRPr="00A2191B" w:rsidRDefault="00DA20D4" w:rsidP="009B2FD0">
                  <w:pPr>
                    <w:jc w:val="both"/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</w:pPr>
                  <w:r w:rsidRPr="00A2191B"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  <w:t>(1)</w:t>
                  </w:r>
                </w:p>
              </w:tc>
            </w:tr>
            <w:tr w:rsidR="008B41E2" w:rsidRPr="00A2191B" w:rsidTr="00E53BF5">
              <w:tc>
                <w:tcPr>
                  <w:tcW w:w="2339" w:type="dxa"/>
                </w:tcPr>
                <w:p w:rsidR="008B41E2" w:rsidRPr="00A2191B" w:rsidRDefault="008B41E2" w:rsidP="008B41E2">
                  <w:pPr>
                    <w:jc w:val="both"/>
                    <w:rPr>
                      <w:rFonts w:ascii="Times New Roman" w:eastAsia="Times New Roman" w:hAnsi="Times New Roman" w:cs="Times New Roman"/>
                      <w:sz w:val="20"/>
                      <w:szCs w:val="20"/>
                      <w:lang w:val="en-US"/>
                    </w:rPr>
                  </w:pPr>
                  <w:r w:rsidRPr="00A2191B">
                    <w:rPr>
                      <w:rFonts w:ascii="Times New Roman" w:eastAsia="Times New Roman" w:hAnsi="Times New Roman" w:cs="Times New Roman"/>
                      <w:sz w:val="20"/>
                      <w:szCs w:val="20"/>
                      <w:lang w:val="en-US"/>
                    </w:rPr>
                    <w:t>Subject to:</w:t>
                  </w:r>
                </w:p>
              </w:tc>
              <w:tc>
                <w:tcPr>
                  <w:tcW w:w="491" w:type="dxa"/>
                </w:tcPr>
                <w:p w:rsidR="008B41E2" w:rsidRPr="00A2191B" w:rsidRDefault="008B41E2" w:rsidP="009B2FD0">
                  <w:pPr>
                    <w:jc w:val="both"/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</w:pPr>
                </w:p>
              </w:tc>
            </w:tr>
            <w:tr w:rsidR="008B41E2" w:rsidRPr="00A2191B" w:rsidTr="00E53BF5">
              <w:tc>
                <w:tcPr>
                  <w:tcW w:w="2339" w:type="dxa"/>
                </w:tcPr>
                <w:p w:rsidR="008B41E2" w:rsidRPr="00A2191B" w:rsidRDefault="00B426D4" w:rsidP="00E63211">
                  <w:pPr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</w:pPr>
                  <m:oMathPara>
                    <m:oMath>
                      <m:nary>
                        <m:naryPr>
                          <m:chr m:val="∑"/>
                          <m:limLoc m:val="undOvr"/>
                          <m:ctrlPr>
                            <w:rPr>
                              <w:rFonts w:ascii="Cambria Math" w:hAnsi="Cambria Math"/>
                              <w:i/>
                              <w:sz w:val="20"/>
                              <w:szCs w:val="20"/>
                              <w:lang w:val="en-US"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  <w:lang w:val="en-US"/>
                            </w:rPr>
                            <m:t>i=1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  <w:lang w:val="en-US"/>
                            </w:rPr>
                            <m:t>n</m:t>
                          </m:r>
                        </m:sup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 w:val="20"/>
                                  <w:szCs w:val="20"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  <w:lang w:val="en-US"/>
                                </w:rPr>
                                <m:t>d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  <w:lang w:val="en-US"/>
                                </w:rPr>
                                <m:t>i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 w:val="20"/>
                                  <w:szCs w:val="20"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  <w:lang w:val="en-US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  <w:lang w:val="en-US"/>
                                </w:rPr>
                                <m:t>ij</m:t>
                              </m:r>
                            </m:sub>
                          </m:sSub>
                        </m:e>
                      </m:nary>
                      <m:r>
                        <w:rPr>
                          <w:rFonts w:ascii="Cambria Math" w:hAnsi="Cambria Math"/>
                          <w:sz w:val="20"/>
                          <w:szCs w:val="20"/>
                          <w:lang w:val="en-US"/>
                        </w:rPr>
                        <m:t>=</m:t>
                      </m:r>
                      <m:acc>
                        <m:accPr>
                          <m:chr m:val="̅"/>
                          <m:ctrlPr>
                            <w:rPr>
                              <w:rFonts w:ascii="Cambria Math" w:hAnsi="Cambria Math"/>
                              <w:i/>
                              <w:sz w:val="20"/>
                              <w:szCs w:val="20"/>
                              <w:lang w:val="en-US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  <w:lang w:val="en-US"/>
                            </w:rPr>
                            <m:t>a</m:t>
                          </m:r>
                        </m:e>
                      </m:acc>
                      <m:r>
                        <w:rPr>
                          <w:rFonts w:ascii="Cambria Math" w:hAnsi="Cambria Math"/>
                          <w:sz w:val="20"/>
                          <w:szCs w:val="20"/>
                          <w:lang w:val="en-US"/>
                        </w:rPr>
                        <m:t>,  ∀j</m:t>
                      </m:r>
                    </m:oMath>
                  </m:oMathPara>
                </w:p>
              </w:tc>
              <w:tc>
                <w:tcPr>
                  <w:tcW w:w="491" w:type="dxa"/>
                </w:tcPr>
                <w:p w:rsidR="008B41E2" w:rsidRPr="00A2191B" w:rsidRDefault="008B41E2" w:rsidP="009B2FD0">
                  <w:pPr>
                    <w:jc w:val="both"/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</w:pPr>
                </w:p>
                <w:p w:rsidR="00DA20D4" w:rsidRPr="00A2191B" w:rsidRDefault="00DA20D4" w:rsidP="009B2FD0">
                  <w:pPr>
                    <w:jc w:val="both"/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</w:pPr>
                  <w:r w:rsidRPr="00A2191B"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  <w:t>(2)</w:t>
                  </w:r>
                </w:p>
              </w:tc>
            </w:tr>
            <w:tr w:rsidR="008B41E2" w:rsidRPr="00A2191B" w:rsidTr="00E53BF5">
              <w:tc>
                <w:tcPr>
                  <w:tcW w:w="2339" w:type="dxa"/>
                </w:tcPr>
                <w:p w:rsidR="008B41E2" w:rsidRPr="00A2191B" w:rsidRDefault="00B426D4" w:rsidP="00606AC9">
                  <w:pPr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</w:pPr>
                  <m:oMathPara>
                    <m:oMath>
                      <m:nary>
                        <m:naryPr>
                          <m:chr m:val="∑"/>
                          <m:limLoc m:val="undOvr"/>
                          <m:ctrlPr>
                            <w:rPr>
                              <w:rFonts w:ascii="Cambria Math" w:hAnsi="Cambria Math"/>
                              <w:i/>
                              <w:sz w:val="20"/>
                              <w:szCs w:val="20"/>
                              <w:lang w:val="en-US"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  <w:lang w:val="en-US"/>
                            </w:rPr>
                            <m:t>j=1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  <w:lang w:val="en-US"/>
                            </w:rPr>
                            <m:t>m</m:t>
                          </m:r>
                        </m:sup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 w:val="20"/>
                                  <w:szCs w:val="20"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  <w:lang w:val="en-US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  <w:lang w:val="en-US"/>
                                </w:rPr>
                                <m:t>ij</m:t>
                              </m:r>
                            </m:sub>
                          </m:sSub>
                        </m:e>
                      </m:nary>
                      <m:r>
                        <w:rPr>
                          <w:rFonts w:ascii="Cambria Math" w:hAnsi="Cambria Math"/>
                          <w:sz w:val="20"/>
                          <w:szCs w:val="20"/>
                          <w:lang w:val="en-US"/>
                        </w:rPr>
                        <m:t>=1,             ∀i</m:t>
                      </m:r>
                    </m:oMath>
                  </m:oMathPara>
                </w:p>
              </w:tc>
              <w:tc>
                <w:tcPr>
                  <w:tcW w:w="491" w:type="dxa"/>
                </w:tcPr>
                <w:p w:rsidR="008B41E2" w:rsidRPr="00A2191B" w:rsidRDefault="008B41E2" w:rsidP="009B2FD0">
                  <w:pPr>
                    <w:jc w:val="both"/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</w:pPr>
                </w:p>
                <w:p w:rsidR="00DA20D4" w:rsidRPr="00A2191B" w:rsidRDefault="00DA20D4" w:rsidP="009B2FD0">
                  <w:pPr>
                    <w:jc w:val="both"/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</w:pPr>
                  <w:r w:rsidRPr="00A2191B"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  <w:t>(3)</w:t>
                  </w:r>
                </w:p>
              </w:tc>
            </w:tr>
            <w:tr w:rsidR="008B41E2" w:rsidRPr="00A2191B" w:rsidTr="00E53BF5">
              <w:tc>
                <w:tcPr>
                  <w:tcW w:w="2339" w:type="dxa"/>
                </w:tcPr>
                <w:p w:rsidR="008B41E2" w:rsidRPr="00A2191B" w:rsidRDefault="00B426D4" w:rsidP="009B2FD0">
                  <w:pPr>
                    <w:jc w:val="both"/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</w:pPr>
                  <m:oMathPara>
                    <m:oMath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0"/>
                              <w:szCs w:val="20"/>
                              <w:lang w:val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  <w:lang w:val="en-US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  <w:lang w:val="en-US"/>
                            </w:rPr>
                            <m:t>ij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 w:val="20"/>
                          <w:szCs w:val="20"/>
                          <w:lang w:val="en-US"/>
                        </w:rPr>
                        <m:t xml:space="preserve"> ∈{0,1}</m:t>
                      </m:r>
                    </m:oMath>
                  </m:oMathPara>
                </w:p>
              </w:tc>
              <w:tc>
                <w:tcPr>
                  <w:tcW w:w="491" w:type="dxa"/>
                </w:tcPr>
                <w:p w:rsidR="008B41E2" w:rsidRPr="00A2191B" w:rsidRDefault="00DA20D4" w:rsidP="009B2FD0">
                  <w:pPr>
                    <w:jc w:val="both"/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</w:pPr>
                  <w:r w:rsidRPr="00A2191B"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  <w:t>(4)</w:t>
                  </w:r>
                </w:p>
              </w:tc>
            </w:tr>
          </w:tbl>
          <w:p w:rsidR="009616A0" w:rsidRPr="00A2191B" w:rsidRDefault="009616A0" w:rsidP="009B2FD0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3018" w:type="dxa"/>
          </w:tcPr>
          <w:p w:rsidR="004758CB" w:rsidRPr="00A2191B" w:rsidRDefault="004758CB" w:rsidP="004758CB">
            <w:pPr>
              <w:rPr>
                <w:rFonts w:ascii="Times New Roman" w:eastAsia="Times New Roman" w:hAnsi="Times New Roman" w:cs="Times New Roman"/>
                <w:b/>
                <w:sz w:val="20"/>
                <w:szCs w:val="20"/>
                <w:u w:val="single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b/>
                <w:sz w:val="20"/>
                <w:szCs w:val="20"/>
                <w:u w:val="single"/>
                <w:lang w:val="en-US"/>
              </w:rPr>
              <w:t>Formulation:</w:t>
            </w:r>
          </w:p>
          <w:p w:rsidR="004758CB" w:rsidRPr="00A2191B" w:rsidRDefault="004758CB">
            <w:pPr>
              <w:rPr>
                <w:lang w:val="en-US"/>
              </w:rPr>
            </w:pPr>
          </w:p>
          <w:tbl>
            <w:tblPr>
              <w:tblStyle w:val="Tablaconcuadrcula"/>
              <w:tblW w:w="2830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/>
            </w:tblPr>
            <w:tblGrid>
              <w:gridCol w:w="2280"/>
              <w:gridCol w:w="550"/>
            </w:tblGrid>
            <w:tr w:rsidR="00107B08" w:rsidRPr="00A2191B" w:rsidTr="0005304C">
              <w:tc>
                <w:tcPr>
                  <w:tcW w:w="2280" w:type="dxa"/>
                </w:tcPr>
                <w:p w:rsidR="00107B08" w:rsidRPr="00A2191B" w:rsidRDefault="00107B08" w:rsidP="00A01B41">
                  <w:pPr>
                    <w:jc w:val="both"/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</w:pPr>
                  <m:oMathPara>
                    <m:oMath>
                      <m:r>
                        <w:rPr>
                          <w:rFonts w:ascii="Cambria Math" w:hAnsi="Cambria Math"/>
                          <w:sz w:val="20"/>
                          <w:szCs w:val="20"/>
                          <w:lang w:val="en-US"/>
                        </w:rPr>
                        <m:t>Min</m:t>
                      </m:r>
                      <m:nary>
                        <m:naryPr>
                          <m:chr m:val="∑"/>
                          <m:limLoc m:val="undOvr"/>
                          <m:ctrlPr>
                            <w:rPr>
                              <w:rFonts w:ascii="Cambria Math" w:hAnsi="Cambria Math"/>
                              <w:i/>
                              <w:sz w:val="20"/>
                              <w:szCs w:val="20"/>
                              <w:lang w:val="en-US"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  <w:lang w:val="en-US"/>
                            </w:rPr>
                            <m:t>j=1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  <w:lang w:val="en-US"/>
                            </w:rPr>
                            <m:t>m</m:t>
                          </m:r>
                        </m:sup>
                        <m:e>
                          <m:nary>
                            <m:naryPr>
                              <m:chr m:val="∑"/>
                              <m:limLoc m:val="undOvr"/>
                              <m:ctrlPr>
                                <w:rPr>
                                  <w:rFonts w:ascii="Cambria Math" w:hAnsi="Cambria Math"/>
                                  <w:i/>
                                  <w:sz w:val="20"/>
                                  <w:szCs w:val="20"/>
                                  <w:lang w:val="en-US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  <w:lang w:val="en-US"/>
                                </w:rPr>
                                <m:t>i=1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  <w:lang w:val="en-US"/>
                                </w:rPr>
                                <m:t>n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0"/>
                                      <w:szCs w:val="20"/>
                                      <w:lang w:val="en-US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 w:val="20"/>
                                      <w:szCs w:val="20"/>
                                      <w:lang w:val="en-US"/>
                                    </w:rPr>
                                    <m:t>c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 w:val="20"/>
                                      <w:szCs w:val="20"/>
                                      <w:lang w:val="en-US"/>
                                    </w:rPr>
                                    <m:t>ij</m:t>
                                  </m:r>
                                </m:sub>
                              </m:sSub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0"/>
                                      <w:szCs w:val="20"/>
                                      <w:lang w:val="en-US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 w:val="20"/>
                                      <w:szCs w:val="20"/>
                                      <w:lang w:val="en-US"/>
                                    </w:rPr>
                                    <m:t>x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 w:val="20"/>
                                      <w:szCs w:val="20"/>
                                      <w:lang w:val="en-US"/>
                                    </w:rPr>
                                    <m:t>ij</m:t>
                                  </m:r>
                                </m:sub>
                              </m:sSub>
                            </m:e>
                          </m:nary>
                        </m:e>
                      </m:nary>
                    </m:oMath>
                  </m:oMathPara>
                </w:p>
              </w:tc>
              <w:tc>
                <w:tcPr>
                  <w:tcW w:w="550" w:type="dxa"/>
                </w:tcPr>
                <w:p w:rsidR="00107B08" w:rsidRPr="00A2191B" w:rsidRDefault="00107B08" w:rsidP="00915051">
                  <w:pPr>
                    <w:jc w:val="both"/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</w:pPr>
                </w:p>
                <w:p w:rsidR="00107B08" w:rsidRPr="00A2191B" w:rsidRDefault="00107B08" w:rsidP="00A13961">
                  <w:pPr>
                    <w:jc w:val="both"/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</w:pPr>
                  <w:r w:rsidRPr="00A2191B"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  <w:t>(</w:t>
                  </w:r>
                  <w:r w:rsidR="00A13961" w:rsidRPr="00A2191B"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  <w:t>5</w:t>
                  </w:r>
                  <w:r w:rsidRPr="00A2191B"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  <w:t>)</w:t>
                  </w:r>
                </w:p>
              </w:tc>
            </w:tr>
            <w:tr w:rsidR="00107B08" w:rsidRPr="00A2191B" w:rsidTr="0005304C">
              <w:tc>
                <w:tcPr>
                  <w:tcW w:w="2280" w:type="dxa"/>
                </w:tcPr>
                <w:p w:rsidR="00107B08" w:rsidRPr="00A2191B" w:rsidRDefault="00107B08" w:rsidP="00915051">
                  <w:pPr>
                    <w:jc w:val="both"/>
                    <w:rPr>
                      <w:rFonts w:ascii="Times New Roman" w:eastAsia="Times New Roman" w:hAnsi="Times New Roman" w:cs="Times New Roman"/>
                      <w:sz w:val="20"/>
                      <w:szCs w:val="20"/>
                      <w:lang w:val="en-US"/>
                    </w:rPr>
                  </w:pPr>
                  <w:r w:rsidRPr="00A2191B">
                    <w:rPr>
                      <w:rFonts w:ascii="Times New Roman" w:eastAsia="Times New Roman" w:hAnsi="Times New Roman" w:cs="Times New Roman"/>
                      <w:sz w:val="20"/>
                      <w:szCs w:val="20"/>
                      <w:lang w:val="en-US"/>
                    </w:rPr>
                    <w:t>Subject to:</w:t>
                  </w:r>
                </w:p>
              </w:tc>
              <w:tc>
                <w:tcPr>
                  <w:tcW w:w="550" w:type="dxa"/>
                </w:tcPr>
                <w:p w:rsidR="00107B08" w:rsidRPr="00A2191B" w:rsidRDefault="00107B08" w:rsidP="00915051">
                  <w:pPr>
                    <w:jc w:val="both"/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</w:pPr>
                </w:p>
              </w:tc>
            </w:tr>
            <w:tr w:rsidR="00FC2BA0" w:rsidRPr="00A2191B" w:rsidTr="0005304C">
              <w:tc>
                <w:tcPr>
                  <w:tcW w:w="2280" w:type="dxa"/>
                </w:tcPr>
                <w:p w:rsidR="00FC2BA0" w:rsidRPr="00A2191B" w:rsidRDefault="00B426D4" w:rsidP="00FC2BA0">
                  <w:pPr>
                    <w:jc w:val="both"/>
                    <w:rPr>
                      <w:rFonts w:ascii="Calibri" w:eastAsia="Times New Roman" w:hAnsi="Calibri" w:cs="Times New Roman"/>
                      <w:sz w:val="20"/>
                      <w:szCs w:val="20"/>
                      <w:lang w:val="en-US"/>
                    </w:rPr>
                  </w:pPr>
                  <m:oMathPara>
                    <m:oMath>
                      <m:nary>
                        <m:naryPr>
                          <m:chr m:val="∑"/>
                          <m:limLoc m:val="undOvr"/>
                          <m:ctrlPr>
                            <w:rPr>
                              <w:rFonts w:ascii="Cambria Math" w:hAnsi="Cambria Math"/>
                              <w:i/>
                              <w:sz w:val="20"/>
                              <w:szCs w:val="20"/>
                              <w:lang w:val="en-US"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  <w:lang w:val="en-US"/>
                            </w:rPr>
                            <m:t>j=1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  <w:lang w:val="en-US"/>
                            </w:rPr>
                            <m:t>m</m:t>
                          </m:r>
                        </m:sup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 w:val="20"/>
                                  <w:szCs w:val="20"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  <w:lang w:val="en-US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  <w:lang w:val="en-US"/>
                                </w:rPr>
                                <m:t>ij</m:t>
                              </m:r>
                            </m:sub>
                          </m:sSub>
                        </m:e>
                      </m:nary>
                      <m:r>
                        <w:rPr>
                          <w:rFonts w:ascii="Cambria Math" w:hAnsi="Cambria Math"/>
                          <w:sz w:val="20"/>
                          <w:szCs w:val="20"/>
                          <w:lang w:val="en-US"/>
                        </w:rPr>
                        <m:t>=1,             ∀i</m:t>
                      </m:r>
                    </m:oMath>
                  </m:oMathPara>
                </w:p>
              </w:tc>
              <w:tc>
                <w:tcPr>
                  <w:tcW w:w="550" w:type="dxa"/>
                </w:tcPr>
                <w:p w:rsidR="00FC2BA0" w:rsidRPr="00A2191B" w:rsidRDefault="00FC2BA0" w:rsidP="00915051">
                  <w:pPr>
                    <w:jc w:val="both"/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</w:pPr>
                </w:p>
                <w:p w:rsidR="00FC2BA0" w:rsidRPr="00A2191B" w:rsidRDefault="00FC2BA0" w:rsidP="00FC2BA0">
                  <w:pPr>
                    <w:jc w:val="both"/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</w:pPr>
                  <w:r w:rsidRPr="00A2191B"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  <w:t>(6)</w:t>
                  </w:r>
                </w:p>
              </w:tc>
            </w:tr>
            <w:tr w:rsidR="00FC2BA0" w:rsidRPr="00A2191B" w:rsidTr="0005304C">
              <w:tc>
                <w:tcPr>
                  <w:tcW w:w="2280" w:type="dxa"/>
                </w:tcPr>
                <w:p w:rsidR="00FC2BA0" w:rsidRPr="00A2191B" w:rsidRDefault="00FC2BA0" w:rsidP="00915051">
                  <w:pPr>
                    <w:jc w:val="both"/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</w:pPr>
                  <m:oMathPara>
                    <m:oMathParaPr>
                      <m:jc m:val="left"/>
                    </m:oMathParaPr>
                    <m:oMath>
                      <m:r>
                        <w:rPr>
                          <w:rFonts w:ascii="Cambria Math" w:hAnsi="Cambria Math"/>
                          <w:sz w:val="20"/>
                          <w:szCs w:val="20"/>
                          <w:lang w:val="en-US"/>
                        </w:rPr>
                        <m:t xml:space="preserve">   </m:t>
                      </m:r>
                      <m:nary>
                        <m:naryPr>
                          <m:chr m:val="∑"/>
                          <m:limLoc m:val="undOvr"/>
                          <m:ctrlPr>
                            <w:rPr>
                              <w:rFonts w:ascii="Cambria Math" w:hAnsi="Cambria Math"/>
                              <w:i/>
                              <w:sz w:val="20"/>
                              <w:szCs w:val="20"/>
                              <w:lang w:val="en-US"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  <w:lang w:val="en-US"/>
                            </w:rPr>
                            <m:t>i=1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  <w:lang w:val="en-US"/>
                            </w:rPr>
                            <m:t>n</m:t>
                          </m:r>
                        </m:sup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 w:val="20"/>
                                  <w:szCs w:val="20"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  <w:lang w:val="en-US"/>
                                </w:rPr>
                                <m:t>d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  <w:lang w:val="en-US"/>
                                </w:rPr>
                                <m:t>i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 w:val="20"/>
                                  <w:szCs w:val="20"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  <w:lang w:val="en-US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  <w:lang w:val="en-US"/>
                                </w:rPr>
                                <m:t>ij</m:t>
                              </m:r>
                            </m:sub>
                          </m:sSub>
                        </m:e>
                      </m:nary>
                      <m:r>
                        <w:rPr>
                          <w:rFonts w:ascii="Cambria Math" w:hAnsi="Cambria Math"/>
                          <w:sz w:val="20"/>
                          <w:szCs w:val="20"/>
                          <w:lang w:val="en-US"/>
                        </w:rPr>
                        <m:t>=</m:t>
                      </m:r>
                      <m:acc>
                        <m:accPr>
                          <m:chr m:val="̅"/>
                          <m:ctrlPr>
                            <w:rPr>
                              <w:rFonts w:ascii="Cambria Math" w:hAnsi="Cambria Math"/>
                              <w:i/>
                              <w:sz w:val="20"/>
                              <w:szCs w:val="20"/>
                              <w:lang w:val="en-US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  <w:lang w:val="en-US"/>
                            </w:rPr>
                            <m:t>a</m:t>
                          </m:r>
                        </m:e>
                      </m:acc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0"/>
                              <w:szCs w:val="20"/>
                              <w:lang w:val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0"/>
                              <w:szCs w:val="20"/>
                              <w:lang w:val="en-US"/>
                            </w:rPr>
                            <m:t>y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0"/>
                              <w:szCs w:val="20"/>
                              <w:lang w:val="en-US"/>
                            </w:rPr>
                            <m:t>j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 w:val="20"/>
                          <w:szCs w:val="20"/>
                          <w:lang w:val="en-US"/>
                        </w:rPr>
                        <m:t>,  ∀j</m:t>
                      </m:r>
                    </m:oMath>
                  </m:oMathPara>
                </w:p>
              </w:tc>
              <w:tc>
                <w:tcPr>
                  <w:tcW w:w="550" w:type="dxa"/>
                </w:tcPr>
                <w:p w:rsidR="00FC2BA0" w:rsidRPr="00A2191B" w:rsidRDefault="00FC2BA0" w:rsidP="00915051">
                  <w:pPr>
                    <w:jc w:val="both"/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</w:pPr>
                </w:p>
                <w:p w:rsidR="00FC2BA0" w:rsidRPr="00A2191B" w:rsidRDefault="00FC2BA0" w:rsidP="00915051">
                  <w:pPr>
                    <w:jc w:val="both"/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</w:pPr>
                  <w:r w:rsidRPr="00A2191B"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  <w:t>(7)</w:t>
                  </w:r>
                </w:p>
              </w:tc>
            </w:tr>
            <w:tr w:rsidR="00FC2BA0" w:rsidRPr="00A2191B" w:rsidTr="0005304C">
              <w:tc>
                <w:tcPr>
                  <w:tcW w:w="2280" w:type="dxa"/>
                </w:tcPr>
                <w:p w:rsidR="00FC2BA0" w:rsidRPr="00A2191B" w:rsidRDefault="00FC2BA0" w:rsidP="00915051">
                  <w:pPr>
                    <w:jc w:val="both"/>
                    <w:rPr>
                      <w:rFonts w:ascii="Times New Roman" w:eastAsia="Times New Roman" w:hAnsi="Times New Roman" w:cs="Times New Roman"/>
                      <w:sz w:val="20"/>
                      <w:szCs w:val="20"/>
                      <w:lang w:val="en-US"/>
                    </w:rPr>
                  </w:pPr>
                  <m:oMathPara>
                    <m:oMathParaPr>
                      <m:jc m:val="left"/>
                    </m:oMathParaPr>
                    <m:oMath>
                      <m:r>
                        <w:rPr>
                          <w:rFonts w:ascii="Cambria Math" w:hAnsi="Cambria Math"/>
                          <w:sz w:val="20"/>
                          <w:szCs w:val="20"/>
                          <w:lang w:val="en-US"/>
                        </w:rPr>
                        <m:t xml:space="preserve">   </m:t>
                      </m:r>
                      <m:nary>
                        <m:naryPr>
                          <m:chr m:val="∑"/>
                          <m:limLoc m:val="undOvr"/>
                          <m:ctrlPr>
                            <w:rPr>
                              <w:rFonts w:ascii="Cambria Math" w:hAnsi="Cambria Math"/>
                              <w:i/>
                              <w:sz w:val="20"/>
                              <w:szCs w:val="20"/>
                              <w:lang w:val="en-US"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  <w:lang w:val="en-US"/>
                            </w:rPr>
                            <m:t>j=1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  <w:lang w:val="en-US"/>
                            </w:rPr>
                            <m:t>n</m:t>
                          </m:r>
                        </m:sup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 w:val="20"/>
                                  <w:szCs w:val="20"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  <w:lang w:val="en-US"/>
                                </w:rPr>
                                <m:t>y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  <w:lang w:val="en-US"/>
                                </w:rPr>
                                <m:t>j</m:t>
                              </m:r>
                            </m:sub>
                          </m:sSub>
                        </m:e>
                      </m:nary>
                      <m:r>
                        <w:rPr>
                          <w:rFonts w:ascii="Cambria Math" w:hAnsi="Cambria Math"/>
                          <w:sz w:val="20"/>
                          <w:szCs w:val="20"/>
                          <w:lang w:val="en-US"/>
                        </w:rPr>
                        <m:t>=m</m:t>
                      </m:r>
                    </m:oMath>
                  </m:oMathPara>
                </w:p>
              </w:tc>
              <w:tc>
                <w:tcPr>
                  <w:tcW w:w="550" w:type="dxa"/>
                </w:tcPr>
                <w:p w:rsidR="00FC2BA0" w:rsidRPr="00A2191B" w:rsidRDefault="00FC2BA0" w:rsidP="00915051">
                  <w:pPr>
                    <w:jc w:val="both"/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</w:pPr>
                </w:p>
                <w:p w:rsidR="00FC2BA0" w:rsidRPr="00A2191B" w:rsidRDefault="00FC2BA0" w:rsidP="00A13961">
                  <w:pPr>
                    <w:jc w:val="both"/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</w:pPr>
                  <w:r w:rsidRPr="00A2191B"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  <w:t>(8)</w:t>
                  </w:r>
                </w:p>
              </w:tc>
            </w:tr>
            <w:tr w:rsidR="00FC2BA0" w:rsidRPr="00A2191B" w:rsidTr="0005304C">
              <w:tc>
                <w:tcPr>
                  <w:tcW w:w="2280" w:type="dxa"/>
                </w:tcPr>
                <w:p w:rsidR="00FC2BA0" w:rsidRPr="00A2191B" w:rsidRDefault="00B426D4" w:rsidP="00E63211">
                  <w:pPr>
                    <w:jc w:val="both"/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</w:pPr>
                  <m:oMathPara>
                    <m:oMath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0"/>
                              <w:szCs w:val="20"/>
                              <w:lang w:val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  <w:lang w:val="en-US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  <w:lang w:val="en-US"/>
                            </w:rPr>
                            <m:t>ij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 w:val="20"/>
                          <w:szCs w:val="20"/>
                          <w:lang w:val="en-US"/>
                        </w:rPr>
                        <m:t>≤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0"/>
                              <w:szCs w:val="20"/>
                              <w:lang w:val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  <w:lang w:val="en-US"/>
                            </w:rPr>
                            <m:t>y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  <w:lang w:val="en-US"/>
                            </w:rPr>
                            <m:t>j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 w:val="20"/>
                          <w:szCs w:val="20"/>
                          <w:lang w:val="en-US"/>
                        </w:rPr>
                        <m:t>,  ∀i,j</m:t>
                      </m:r>
                    </m:oMath>
                  </m:oMathPara>
                </w:p>
              </w:tc>
              <w:tc>
                <w:tcPr>
                  <w:tcW w:w="550" w:type="dxa"/>
                </w:tcPr>
                <w:p w:rsidR="00FC2BA0" w:rsidRPr="00A2191B" w:rsidRDefault="00FC2BA0" w:rsidP="00A13961">
                  <w:pPr>
                    <w:jc w:val="both"/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</w:pPr>
                  <w:r w:rsidRPr="00A2191B"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  <w:t>(9)</w:t>
                  </w:r>
                </w:p>
              </w:tc>
            </w:tr>
            <w:tr w:rsidR="00FC2BA0" w:rsidRPr="00A2191B" w:rsidTr="0005304C">
              <w:tc>
                <w:tcPr>
                  <w:tcW w:w="2280" w:type="dxa"/>
                </w:tcPr>
                <w:p w:rsidR="00FC2BA0" w:rsidRPr="00A2191B" w:rsidRDefault="00FC2BA0" w:rsidP="00E63211">
                  <w:pPr>
                    <w:jc w:val="both"/>
                    <w:rPr>
                      <w:rFonts w:ascii="Times New Roman" w:eastAsia="Times New Roman" w:hAnsi="Times New Roman" w:cs="Times New Roman"/>
                      <w:sz w:val="20"/>
                      <w:szCs w:val="20"/>
                      <w:lang w:val="en-US"/>
                    </w:rPr>
                  </w:pPr>
                  <m:oMathPara>
                    <m:oMath>
                      <m:r>
                        <w:rPr>
                          <w:rFonts w:ascii="Cambria Math" w:hAnsi="Cambria Math"/>
                          <w:sz w:val="20"/>
                          <w:szCs w:val="20"/>
                          <w:lang w:val="en-US"/>
                        </w:rPr>
                        <m:t>0≤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0"/>
                              <w:szCs w:val="20"/>
                              <w:lang w:val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  <w:lang w:val="en-US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  <w:lang w:val="en-US"/>
                            </w:rPr>
                            <m:t>ij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 w:val="20"/>
                          <w:szCs w:val="20"/>
                          <w:lang w:val="en-US"/>
                        </w:rPr>
                        <m:t>≤1,  ∀ i,j</m:t>
                      </m:r>
                    </m:oMath>
                  </m:oMathPara>
                </w:p>
              </w:tc>
              <w:tc>
                <w:tcPr>
                  <w:tcW w:w="550" w:type="dxa"/>
                </w:tcPr>
                <w:p w:rsidR="00FC2BA0" w:rsidRPr="00A2191B" w:rsidRDefault="00FC2BA0" w:rsidP="00A13961">
                  <w:pPr>
                    <w:jc w:val="both"/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</w:pPr>
                  <w:r w:rsidRPr="00A2191B"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  <w:t>(10)</w:t>
                  </w:r>
                </w:p>
              </w:tc>
            </w:tr>
            <w:tr w:rsidR="00FC2BA0" w:rsidRPr="00A2191B" w:rsidTr="0005304C">
              <w:tc>
                <w:tcPr>
                  <w:tcW w:w="2280" w:type="dxa"/>
                </w:tcPr>
                <w:p w:rsidR="00FC2BA0" w:rsidRPr="00A2191B" w:rsidRDefault="00B426D4" w:rsidP="00E63211">
                  <w:pPr>
                    <w:jc w:val="both"/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</w:pPr>
                  <m:oMathPara>
                    <m:oMath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0"/>
                              <w:szCs w:val="20"/>
                              <w:lang w:val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  <w:lang w:val="en-US"/>
                            </w:rPr>
                            <m:t>y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  <w:lang w:val="en-US"/>
                            </w:rPr>
                            <m:t>j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 w:val="20"/>
                          <w:szCs w:val="20"/>
                          <w:lang w:val="en-US"/>
                        </w:rPr>
                        <m:t xml:space="preserve"> ∈{0,1}</m:t>
                      </m:r>
                    </m:oMath>
                  </m:oMathPara>
                </w:p>
              </w:tc>
              <w:tc>
                <w:tcPr>
                  <w:tcW w:w="550" w:type="dxa"/>
                </w:tcPr>
                <w:p w:rsidR="00FC2BA0" w:rsidRPr="00A2191B" w:rsidRDefault="00FC2BA0" w:rsidP="00A13961">
                  <w:pPr>
                    <w:jc w:val="both"/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</w:pPr>
                  <w:r w:rsidRPr="00A2191B"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  <w:t>(11)</w:t>
                  </w:r>
                </w:p>
                <w:p w:rsidR="009E74E0" w:rsidRPr="00A2191B" w:rsidRDefault="009E74E0" w:rsidP="00A13961">
                  <w:pPr>
                    <w:jc w:val="both"/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</w:pPr>
                </w:p>
              </w:tc>
            </w:tr>
          </w:tbl>
          <w:p w:rsidR="009616A0" w:rsidRPr="00A2191B" w:rsidRDefault="009616A0" w:rsidP="009B2FD0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3018" w:type="dxa"/>
          </w:tcPr>
          <w:p w:rsidR="004758CB" w:rsidRPr="00A2191B" w:rsidRDefault="004758CB" w:rsidP="004758CB">
            <w:pPr>
              <w:rPr>
                <w:rFonts w:ascii="Times New Roman" w:eastAsia="Times New Roman" w:hAnsi="Times New Roman" w:cs="Times New Roman"/>
                <w:b/>
                <w:sz w:val="20"/>
                <w:szCs w:val="20"/>
                <w:u w:val="single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b/>
                <w:sz w:val="20"/>
                <w:szCs w:val="20"/>
                <w:u w:val="single"/>
                <w:lang w:val="en-US"/>
              </w:rPr>
              <w:t>Formulation:</w:t>
            </w:r>
          </w:p>
          <w:p w:rsidR="004758CB" w:rsidRPr="00A2191B" w:rsidRDefault="004758CB">
            <w:pPr>
              <w:rPr>
                <w:lang w:val="en-US"/>
              </w:rPr>
            </w:pPr>
          </w:p>
          <w:tbl>
            <w:tblPr>
              <w:tblStyle w:val="Tablaconcuadrcula"/>
              <w:tblW w:w="2830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/>
            </w:tblPr>
            <w:tblGrid>
              <w:gridCol w:w="2280"/>
              <w:gridCol w:w="550"/>
            </w:tblGrid>
            <w:tr w:rsidR="00107B08" w:rsidRPr="00A2191B" w:rsidTr="00486C01">
              <w:tc>
                <w:tcPr>
                  <w:tcW w:w="2280" w:type="dxa"/>
                </w:tcPr>
                <w:p w:rsidR="00107B08" w:rsidRPr="00A2191B" w:rsidRDefault="00AD2BF9" w:rsidP="00A01B41">
                  <w:pPr>
                    <w:jc w:val="both"/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</w:pPr>
                  <m:oMathPara>
                    <m:oMath>
                      <m:r>
                        <w:rPr>
                          <w:rFonts w:ascii="Cambria Math" w:hAnsi="Cambria Math"/>
                          <w:sz w:val="20"/>
                          <w:szCs w:val="20"/>
                          <w:lang w:val="en-US"/>
                        </w:rPr>
                        <m:t>Min</m:t>
                      </m:r>
                      <m:nary>
                        <m:naryPr>
                          <m:chr m:val="∑"/>
                          <m:limLoc m:val="undOvr"/>
                          <m:supHide m:val="on"/>
                          <m:ctrlPr>
                            <w:rPr>
                              <w:rFonts w:ascii="Cambria Math" w:hAnsi="Cambria Math"/>
                              <w:i/>
                              <w:sz w:val="20"/>
                              <w:szCs w:val="20"/>
                              <w:lang w:val="en-US"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  <w:lang w:val="en-US"/>
                            </w:rPr>
                            <m:t xml:space="preserve">j ∈ </m:t>
                          </m:r>
                          <m:r>
                            <m:rPr>
                              <m:scr m:val="script"/>
                            </m:rPr>
                            <w:rPr>
                              <w:rFonts w:ascii="Cambria Math" w:hAnsi="Cambria Math" w:cs="Times New Roman"/>
                              <w:sz w:val="20"/>
                              <w:szCs w:val="20"/>
                              <w:lang w:val="en-US"/>
                            </w:rPr>
                            <m:t>D</m:t>
                          </m:r>
                        </m:sub>
                        <m:sup/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0"/>
                                  <w:szCs w:val="20"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0"/>
                                  <w:szCs w:val="20"/>
                                  <w:lang w:val="en-US"/>
                                </w:rPr>
                                <m:t>C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0"/>
                                  <w:szCs w:val="20"/>
                                  <w:lang w:val="en-US"/>
                                </w:rPr>
                                <m:t>j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0"/>
                                  <w:szCs w:val="20"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0"/>
                                  <w:szCs w:val="20"/>
                                  <w:lang w:val="en-US"/>
                                </w:rPr>
                                <m:t>y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0"/>
                                  <w:szCs w:val="20"/>
                                  <w:lang w:val="en-US"/>
                                </w:rPr>
                                <m:t>j</m:t>
                              </m:r>
                            </m:sub>
                          </m:sSub>
                        </m:e>
                      </m:nary>
                    </m:oMath>
                  </m:oMathPara>
                </w:p>
              </w:tc>
              <w:tc>
                <w:tcPr>
                  <w:tcW w:w="550" w:type="dxa"/>
                </w:tcPr>
                <w:p w:rsidR="00107B08" w:rsidRPr="00A2191B" w:rsidRDefault="00107B08" w:rsidP="00915051">
                  <w:pPr>
                    <w:jc w:val="both"/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</w:pPr>
                </w:p>
                <w:p w:rsidR="00107B08" w:rsidRPr="00A2191B" w:rsidRDefault="00107B08" w:rsidP="00915051">
                  <w:pPr>
                    <w:jc w:val="both"/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</w:pPr>
                  <w:r w:rsidRPr="00A2191B"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  <w:t>(1</w:t>
                  </w:r>
                  <w:r w:rsidR="00DC2546" w:rsidRPr="00A2191B"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  <w:t>2</w:t>
                  </w:r>
                  <w:r w:rsidRPr="00A2191B"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  <w:t>)</w:t>
                  </w:r>
                </w:p>
              </w:tc>
            </w:tr>
            <w:tr w:rsidR="00107B08" w:rsidRPr="00A2191B" w:rsidTr="00486C01">
              <w:tc>
                <w:tcPr>
                  <w:tcW w:w="2280" w:type="dxa"/>
                </w:tcPr>
                <w:p w:rsidR="00107B08" w:rsidRPr="00A2191B" w:rsidRDefault="00107B08" w:rsidP="00915051">
                  <w:pPr>
                    <w:jc w:val="both"/>
                    <w:rPr>
                      <w:rFonts w:ascii="Times New Roman" w:eastAsia="Times New Roman" w:hAnsi="Times New Roman" w:cs="Times New Roman"/>
                      <w:sz w:val="20"/>
                      <w:szCs w:val="20"/>
                      <w:lang w:val="en-US"/>
                    </w:rPr>
                  </w:pPr>
                  <w:r w:rsidRPr="00A2191B">
                    <w:rPr>
                      <w:rFonts w:ascii="Times New Roman" w:eastAsia="Times New Roman" w:hAnsi="Times New Roman" w:cs="Times New Roman"/>
                      <w:sz w:val="20"/>
                      <w:szCs w:val="20"/>
                      <w:lang w:val="en-US"/>
                    </w:rPr>
                    <w:t>Subject to:</w:t>
                  </w:r>
                </w:p>
              </w:tc>
              <w:tc>
                <w:tcPr>
                  <w:tcW w:w="550" w:type="dxa"/>
                </w:tcPr>
                <w:p w:rsidR="00107B08" w:rsidRPr="00A2191B" w:rsidRDefault="00107B08" w:rsidP="00915051">
                  <w:pPr>
                    <w:jc w:val="both"/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</w:pPr>
                </w:p>
              </w:tc>
            </w:tr>
            <w:tr w:rsidR="00107B08" w:rsidRPr="00A2191B" w:rsidTr="00486C01">
              <w:tc>
                <w:tcPr>
                  <w:tcW w:w="2280" w:type="dxa"/>
                </w:tcPr>
                <w:p w:rsidR="00107B08" w:rsidRPr="00A2191B" w:rsidRDefault="00B426D4" w:rsidP="00B6077A">
                  <w:pPr>
                    <w:jc w:val="both"/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</w:pPr>
                  <m:oMathPara>
                    <m:oMath>
                      <m:nary>
                        <m:naryPr>
                          <m:chr m:val="∑"/>
                          <m:limLoc m:val="undOvr"/>
                          <m:supHide m:val="on"/>
                          <m:ctrlPr>
                            <w:rPr>
                              <w:rFonts w:ascii="Cambria Math" w:hAnsi="Cambria Math"/>
                              <w:i/>
                              <w:sz w:val="20"/>
                              <w:szCs w:val="20"/>
                              <w:lang w:val="en-US"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  <w:lang w:val="en-US"/>
                            </w:rPr>
                            <m:t xml:space="preserve">j ∈ </m:t>
                          </m:r>
                          <m:r>
                            <m:rPr>
                              <m:scr m:val="script"/>
                            </m:rPr>
                            <w:rPr>
                              <w:rFonts w:ascii="Cambria Math" w:hAnsi="Cambria Math" w:cs="Times New Roman"/>
                              <w:sz w:val="20"/>
                              <w:szCs w:val="20"/>
                              <w:lang w:val="en-US"/>
                            </w:rPr>
                            <m:t>D</m:t>
                          </m:r>
                        </m:sub>
                        <m:sup/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0"/>
                                  <w:szCs w:val="20"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0"/>
                                  <w:szCs w:val="20"/>
                                  <w:lang w:val="en-US"/>
                                </w:rPr>
                                <m:t>γ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0"/>
                                  <w:szCs w:val="20"/>
                                  <w:lang w:val="en-US"/>
                                </w:rPr>
                                <m:t>ij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0"/>
                              <w:szCs w:val="20"/>
                              <w:lang w:val="en-US"/>
                            </w:rPr>
                            <m:t xml:space="preserve"> 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 w:val="20"/>
                                  <w:szCs w:val="20"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  <w:lang w:val="en-US"/>
                                </w:rPr>
                                <m:t>y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  <w:lang w:val="en-US"/>
                                </w:rPr>
                                <m:t>j</m:t>
                              </m:r>
                            </m:sub>
                          </m:sSub>
                        </m:e>
                      </m:nary>
                      <m:r>
                        <w:rPr>
                          <w:rFonts w:ascii="Cambria Math" w:hAnsi="Cambria Math"/>
                          <w:sz w:val="20"/>
                          <w:szCs w:val="20"/>
                          <w:lang w:val="en-US"/>
                        </w:rPr>
                        <m:t>=1,  ∀i</m:t>
                      </m:r>
                    </m:oMath>
                  </m:oMathPara>
                </w:p>
              </w:tc>
              <w:tc>
                <w:tcPr>
                  <w:tcW w:w="550" w:type="dxa"/>
                </w:tcPr>
                <w:p w:rsidR="00107B08" w:rsidRPr="00A2191B" w:rsidRDefault="00107B08" w:rsidP="00915051">
                  <w:pPr>
                    <w:jc w:val="both"/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</w:pPr>
                </w:p>
                <w:p w:rsidR="00107B08" w:rsidRPr="00A2191B" w:rsidRDefault="00DC2546" w:rsidP="00915051">
                  <w:pPr>
                    <w:jc w:val="both"/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</w:pPr>
                  <w:r w:rsidRPr="00A2191B"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  <w:t>(13</w:t>
                  </w:r>
                  <w:r w:rsidR="00107B08" w:rsidRPr="00A2191B"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  <w:t>)</w:t>
                  </w:r>
                </w:p>
              </w:tc>
            </w:tr>
            <w:tr w:rsidR="00107B08" w:rsidRPr="00A2191B" w:rsidTr="00486C01">
              <w:tc>
                <w:tcPr>
                  <w:tcW w:w="2280" w:type="dxa"/>
                </w:tcPr>
                <w:p w:rsidR="00107B08" w:rsidRPr="00A2191B" w:rsidRDefault="00AD2BF9" w:rsidP="00B6077A">
                  <w:pPr>
                    <w:jc w:val="both"/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</w:pPr>
                  <m:oMathPara>
                    <m:oMathParaPr>
                      <m:jc m:val="left"/>
                    </m:oMathParaPr>
                    <m:oMath>
                      <m:r>
                        <w:rPr>
                          <w:rFonts w:ascii="Cambria Math" w:hAnsi="Cambria Math"/>
                          <w:sz w:val="20"/>
                          <w:szCs w:val="20"/>
                          <w:lang w:val="en-US"/>
                        </w:rPr>
                        <m:t xml:space="preserve">    </m:t>
                      </m:r>
                      <m:nary>
                        <m:naryPr>
                          <m:chr m:val="∑"/>
                          <m:limLoc m:val="undOvr"/>
                          <m:supHide m:val="on"/>
                          <m:ctrlPr>
                            <w:rPr>
                              <w:rFonts w:ascii="Cambria Math" w:hAnsi="Cambria Math"/>
                              <w:i/>
                              <w:sz w:val="20"/>
                              <w:szCs w:val="20"/>
                              <w:lang w:val="en-US"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  <w:lang w:val="en-US"/>
                            </w:rPr>
                            <m:t xml:space="preserve">j ∈ </m:t>
                          </m:r>
                          <m:r>
                            <m:rPr>
                              <m:scr m:val="script"/>
                            </m:rPr>
                            <w:rPr>
                              <w:rFonts w:ascii="Cambria Math" w:hAnsi="Cambria Math" w:cs="Times New Roman"/>
                              <w:sz w:val="20"/>
                              <w:szCs w:val="20"/>
                              <w:lang w:val="en-US"/>
                            </w:rPr>
                            <m:t>D</m:t>
                          </m:r>
                        </m:sub>
                        <m:sup/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0"/>
                                  <w:szCs w:val="20"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0"/>
                                  <w:szCs w:val="20"/>
                                  <w:lang w:val="en-US"/>
                                </w:rPr>
                                <m:t>y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0"/>
                                  <w:szCs w:val="20"/>
                                  <w:lang w:val="en-US"/>
                                </w:rPr>
                                <m:t>j</m:t>
                              </m:r>
                            </m:sub>
                          </m:sSub>
                        </m:e>
                      </m:nary>
                      <m:r>
                        <w:rPr>
                          <w:rFonts w:ascii="Cambria Math" w:hAnsi="Cambria Math"/>
                          <w:sz w:val="20"/>
                          <w:szCs w:val="20"/>
                          <w:lang w:val="en-US"/>
                        </w:rPr>
                        <m:t>=m</m:t>
                      </m:r>
                    </m:oMath>
                  </m:oMathPara>
                </w:p>
              </w:tc>
              <w:tc>
                <w:tcPr>
                  <w:tcW w:w="550" w:type="dxa"/>
                </w:tcPr>
                <w:p w:rsidR="00107B08" w:rsidRPr="00A2191B" w:rsidRDefault="00107B08" w:rsidP="00915051">
                  <w:pPr>
                    <w:jc w:val="both"/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</w:pPr>
                </w:p>
                <w:p w:rsidR="00107B08" w:rsidRPr="00A2191B" w:rsidRDefault="00DC2546" w:rsidP="00915051">
                  <w:pPr>
                    <w:jc w:val="both"/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</w:pPr>
                  <w:r w:rsidRPr="00A2191B"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  <w:t>(14</w:t>
                  </w:r>
                  <w:r w:rsidR="00107B08" w:rsidRPr="00A2191B"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  <w:t>)</w:t>
                  </w:r>
                </w:p>
              </w:tc>
            </w:tr>
            <w:tr w:rsidR="00107B08" w:rsidRPr="00A2191B" w:rsidTr="00486C01">
              <w:tc>
                <w:tcPr>
                  <w:tcW w:w="2280" w:type="dxa"/>
                </w:tcPr>
                <w:p w:rsidR="00107B08" w:rsidRPr="00A2191B" w:rsidRDefault="00B426D4" w:rsidP="00AD2BF9">
                  <w:pPr>
                    <w:jc w:val="both"/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</w:pPr>
                  <m:oMathPara>
                    <m:oMath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0"/>
                              <w:szCs w:val="20"/>
                              <w:lang w:val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  <w:lang w:val="en-US"/>
                            </w:rPr>
                            <m:t>y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  <w:lang w:val="en-US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 w:val="20"/>
                          <w:szCs w:val="20"/>
                          <w:lang w:val="en-US"/>
                        </w:rPr>
                        <m:t xml:space="preserve"> ∈{0,1}</m:t>
                      </m:r>
                    </m:oMath>
                  </m:oMathPara>
                </w:p>
              </w:tc>
              <w:tc>
                <w:tcPr>
                  <w:tcW w:w="550" w:type="dxa"/>
                </w:tcPr>
                <w:p w:rsidR="00107B08" w:rsidRPr="00A2191B" w:rsidRDefault="00DC2546" w:rsidP="00915051">
                  <w:pPr>
                    <w:jc w:val="both"/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</w:pPr>
                  <w:r w:rsidRPr="00A2191B"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  <w:t>(15</w:t>
                  </w:r>
                  <w:r w:rsidR="00107B08" w:rsidRPr="00A2191B">
                    <w:rPr>
                      <w:rFonts w:ascii="Times New Roman" w:hAnsi="Times New Roman" w:cs="Times New Roman"/>
                      <w:sz w:val="20"/>
                      <w:szCs w:val="20"/>
                      <w:lang w:val="en-US"/>
                    </w:rPr>
                    <w:t>)</w:t>
                  </w:r>
                </w:p>
              </w:tc>
            </w:tr>
          </w:tbl>
          <w:p w:rsidR="009616A0" w:rsidRPr="00A2191B" w:rsidRDefault="009616A0" w:rsidP="009B2FD0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8E1A4A" w:rsidRPr="000F0270" w:rsidTr="0070250C">
        <w:tc>
          <w:tcPr>
            <w:tcW w:w="3018" w:type="dxa"/>
          </w:tcPr>
          <w:p w:rsidR="008E1A4A" w:rsidRPr="00A2191B" w:rsidRDefault="008E1A4A" w:rsidP="00DB4710">
            <w:pPr>
              <w:rPr>
                <w:rFonts w:ascii="Times New Roman" w:hAnsi="Times New Roman" w:cs="Times New Roman"/>
                <w:b/>
                <w:sz w:val="20"/>
                <w:szCs w:val="20"/>
                <w:u w:val="single"/>
                <w:lang w:val="en-US"/>
              </w:rPr>
            </w:pPr>
            <w:r w:rsidRPr="00A2191B">
              <w:rPr>
                <w:rFonts w:ascii="Times New Roman" w:hAnsi="Times New Roman" w:cs="Times New Roman"/>
                <w:b/>
                <w:sz w:val="20"/>
                <w:szCs w:val="20"/>
                <w:u w:val="single"/>
                <w:lang w:val="en-US"/>
              </w:rPr>
              <w:t>Objective</w:t>
            </w:r>
          </w:p>
          <w:p w:rsidR="008E1A4A" w:rsidRPr="00A2191B" w:rsidRDefault="008E1A4A" w:rsidP="00DB4710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(1) Minimizes the total cost of assigning subunits to district centers</w:t>
            </w:r>
          </w:p>
        </w:tc>
        <w:tc>
          <w:tcPr>
            <w:tcW w:w="3018" w:type="dxa"/>
          </w:tcPr>
          <w:p w:rsidR="008E1A4A" w:rsidRPr="00A2191B" w:rsidRDefault="008E1A4A" w:rsidP="00915051">
            <w:pPr>
              <w:rPr>
                <w:rFonts w:ascii="Times New Roman" w:hAnsi="Times New Roman" w:cs="Times New Roman"/>
                <w:b/>
                <w:sz w:val="20"/>
                <w:szCs w:val="20"/>
                <w:u w:val="single"/>
                <w:lang w:val="en-US"/>
              </w:rPr>
            </w:pPr>
            <w:r w:rsidRPr="00A2191B">
              <w:rPr>
                <w:rFonts w:ascii="Times New Roman" w:hAnsi="Times New Roman" w:cs="Times New Roman"/>
                <w:b/>
                <w:sz w:val="20"/>
                <w:szCs w:val="20"/>
                <w:u w:val="single"/>
                <w:lang w:val="en-US"/>
              </w:rPr>
              <w:t>Objective</w:t>
            </w:r>
          </w:p>
          <w:p w:rsidR="008E1A4A" w:rsidRPr="00A2191B" w:rsidRDefault="00023728" w:rsidP="00915051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(5</w:t>
            </w:r>
            <w:r w:rsidR="008E1A4A"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 Minimizes the total cost of assigning subunits to district centers</w:t>
            </w:r>
          </w:p>
        </w:tc>
        <w:tc>
          <w:tcPr>
            <w:tcW w:w="3018" w:type="dxa"/>
          </w:tcPr>
          <w:p w:rsidR="008E1A4A" w:rsidRPr="00A2191B" w:rsidRDefault="008E1A4A" w:rsidP="00915051">
            <w:pPr>
              <w:rPr>
                <w:rFonts w:ascii="Times New Roman" w:hAnsi="Times New Roman" w:cs="Times New Roman"/>
                <w:b/>
                <w:sz w:val="20"/>
                <w:szCs w:val="20"/>
                <w:u w:val="single"/>
                <w:lang w:val="en-US"/>
              </w:rPr>
            </w:pPr>
            <w:r w:rsidRPr="00A2191B">
              <w:rPr>
                <w:rFonts w:ascii="Times New Roman" w:hAnsi="Times New Roman" w:cs="Times New Roman"/>
                <w:b/>
                <w:sz w:val="20"/>
                <w:szCs w:val="20"/>
                <w:u w:val="single"/>
                <w:lang w:val="en-US"/>
              </w:rPr>
              <w:t>Objective</w:t>
            </w:r>
          </w:p>
          <w:p w:rsidR="008E1A4A" w:rsidRPr="00A2191B" w:rsidRDefault="008E1A4A" w:rsidP="00C464F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(1</w:t>
            </w:r>
            <w:r w:rsidR="002D7099"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</w:t>
            </w:r>
            <w:r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) Minimizes the total cost of </w:t>
            </w:r>
            <w:r w:rsidR="00C464F3"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ll selected districts</w:t>
            </w:r>
          </w:p>
        </w:tc>
      </w:tr>
      <w:tr w:rsidR="008E1A4A" w:rsidRPr="000F0270" w:rsidTr="0070250C">
        <w:tc>
          <w:tcPr>
            <w:tcW w:w="3018" w:type="dxa"/>
          </w:tcPr>
          <w:p w:rsidR="008E1A4A" w:rsidRPr="00A2191B" w:rsidRDefault="008E1A4A" w:rsidP="00DB4710">
            <w:pPr>
              <w:rPr>
                <w:rFonts w:ascii="Times New Roman" w:hAnsi="Times New Roman" w:cs="Times New Roman"/>
                <w:b/>
                <w:sz w:val="20"/>
                <w:szCs w:val="20"/>
                <w:u w:val="single"/>
                <w:lang w:val="en-US"/>
              </w:rPr>
            </w:pPr>
            <w:r w:rsidRPr="00A2191B">
              <w:rPr>
                <w:rFonts w:ascii="Times New Roman" w:hAnsi="Times New Roman" w:cs="Times New Roman"/>
                <w:b/>
                <w:sz w:val="20"/>
                <w:szCs w:val="20"/>
                <w:u w:val="single"/>
                <w:lang w:val="en-US"/>
              </w:rPr>
              <w:t>Constraints</w:t>
            </w:r>
          </w:p>
          <w:p w:rsidR="008E1A4A" w:rsidRPr="00A2191B" w:rsidRDefault="008E1A4A" w:rsidP="00DB4710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(2) Ensure that demand assigned to each district is equal to the average demand</w:t>
            </w:r>
          </w:p>
          <w:p w:rsidR="008E1A4A" w:rsidRPr="00A2191B" w:rsidRDefault="008E1A4A" w:rsidP="0074524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(3) Ensure each subunit is assigned exactly to one district</w:t>
            </w:r>
          </w:p>
        </w:tc>
        <w:tc>
          <w:tcPr>
            <w:tcW w:w="3018" w:type="dxa"/>
          </w:tcPr>
          <w:p w:rsidR="008E1A4A" w:rsidRPr="00A2191B" w:rsidRDefault="008E1A4A" w:rsidP="00915051">
            <w:pPr>
              <w:rPr>
                <w:rFonts w:ascii="Times New Roman" w:hAnsi="Times New Roman" w:cs="Times New Roman"/>
                <w:b/>
                <w:sz w:val="20"/>
                <w:szCs w:val="20"/>
                <w:u w:val="single"/>
                <w:lang w:val="en-US"/>
              </w:rPr>
            </w:pPr>
            <w:r w:rsidRPr="00A2191B">
              <w:rPr>
                <w:rFonts w:ascii="Times New Roman" w:hAnsi="Times New Roman" w:cs="Times New Roman"/>
                <w:b/>
                <w:sz w:val="20"/>
                <w:szCs w:val="20"/>
                <w:u w:val="single"/>
                <w:lang w:val="en-US"/>
              </w:rPr>
              <w:t>Constraints</w:t>
            </w:r>
          </w:p>
          <w:p w:rsidR="008E1A4A" w:rsidRPr="00A2191B" w:rsidRDefault="00023728" w:rsidP="00915051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(6</w:t>
            </w:r>
            <w:r w:rsidR="008E1A4A"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) </w:t>
            </w:r>
            <w:r w:rsidR="0085532B"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ame as (3)</w:t>
            </w:r>
          </w:p>
          <w:p w:rsidR="00E304DD" w:rsidRPr="00A2191B" w:rsidRDefault="00023728" w:rsidP="00915051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(7</w:t>
            </w:r>
            <w:r w:rsidR="008E1A4A"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) </w:t>
            </w:r>
            <w:r w:rsidR="0085532B"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ame as (2)</w:t>
            </w:r>
            <w:r w:rsidR="00EC6FD1"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if </w:t>
            </w:r>
            <w:r w:rsidR="00473958"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a </w:t>
            </w:r>
            <w:r w:rsidR="00EC6FD1"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district is </w:t>
            </w:r>
            <w:r w:rsidR="00473958"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pen</w:t>
            </w:r>
          </w:p>
          <w:p w:rsidR="00023728" w:rsidRPr="00A2191B" w:rsidRDefault="00023728" w:rsidP="00915051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(8</w:t>
            </w:r>
            <w:r w:rsidR="008E1A4A"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) </w:t>
            </w:r>
            <w:r w:rsidR="0085532B"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Ensure </w:t>
            </w:r>
            <m:oMath>
              <m:r>
                <w:rPr>
                  <w:rFonts w:ascii="Cambria Math" w:hAnsi="Cambria Math"/>
                  <w:sz w:val="20"/>
                  <w:szCs w:val="20"/>
                  <w:lang w:val="en-US"/>
                </w:rPr>
                <m:t>m</m:t>
              </m:r>
            </m:oMath>
            <w:r w:rsidR="0085532B"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districts are selected</w:t>
            </w:r>
          </w:p>
          <w:p w:rsidR="008E1A4A" w:rsidRPr="00A2191B" w:rsidRDefault="0085532B" w:rsidP="0047587C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(9) Ensure subunits can only be assigned to selected districts </w:t>
            </w:r>
          </w:p>
        </w:tc>
        <w:tc>
          <w:tcPr>
            <w:tcW w:w="3018" w:type="dxa"/>
          </w:tcPr>
          <w:p w:rsidR="008E1A4A" w:rsidRPr="00A2191B" w:rsidRDefault="008E1A4A" w:rsidP="00915051">
            <w:pPr>
              <w:rPr>
                <w:rFonts w:ascii="Times New Roman" w:hAnsi="Times New Roman" w:cs="Times New Roman"/>
                <w:b/>
                <w:sz w:val="20"/>
                <w:szCs w:val="20"/>
                <w:u w:val="single"/>
                <w:lang w:val="en-US"/>
              </w:rPr>
            </w:pPr>
            <w:r w:rsidRPr="00A2191B">
              <w:rPr>
                <w:rFonts w:ascii="Times New Roman" w:hAnsi="Times New Roman" w:cs="Times New Roman"/>
                <w:b/>
                <w:sz w:val="20"/>
                <w:szCs w:val="20"/>
                <w:u w:val="single"/>
                <w:lang w:val="en-US"/>
              </w:rPr>
              <w:t>Constraints</w:t>
            </w:r>
          </w:p>
          <w:p w:rsidR="008E1A4A" w:rsidRPr="00A2191B" w:rsidRDefault="008E085F" w:rsidP="00915051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(13</w:t>
            </w:r>
            <w:r w:rsidR="008E1A4A"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) Ensure </w:t>
            </w:r>
            <w:r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that each subunit </w:t>
            </w:r>
            <m:oMath>
              <m:r>
                <w:rPr>
                  <w:rFonts w:ascii="Cambria Math" w:hAnsi="Cambria Math" w:cs="Times New Roman"/>
                  <w:sz w:val="20"/>
                  <w:szCs w:val="20"/>
                  <w:lang w:val="en-US"/>
                </w:rPr>
                <m:t>i</m:t>
              </m:r>
            </m:oMath>
            <w:r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is included in exactly one district</w:t>
            </w:r>
          </w:p>
          <w:p w:rsidR="008E1A4A" w:rsidRPr="00085F77" w:rsidRDefault="008E085F" w:rsidP="00915051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(14</w:t>
            </w:r>
            <w:r w:rsidR="008E1A4A"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) </w:t>
            </w:r>
            <w:r w:rsidR="009F3733"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Ensure that </w:t>
            </w:r>
            <m:oMath>
              <m:r>
                <w:rPr>
                  <w:rFonts w:ascii="Cambria Math" w:hAnsi="Cambria Math"/>
                  <w:sz w:val="20"/>
                  <w:szCs w:val="20"/>
                  <w:lang w:val="en-US"/>
                </w:rPr>
                <m:t>m</m:t>
              </m:r>
            </m:oMath>
            <w:r w:rsidR="009F3733" w:rsidRPr="00A219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districts are selected</w:t>
            </w:r>
          </w:p>
        </w:tc>
      </w:tr>
    </w:tbl>
    <w:bookmarkEnd w:id="0"/>
    <w:p w:rsidR="00DD4D46" w:rsidRPr="00A2191B" w:rsidRDefault="004758CB" w:rsidP="004758CB">
      <w:pPr>
        <w:spacing w:before="240"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A2191B">
        <w:rPr>
          <w:rFonts w:ascii="Times New Roman" w:hAnsi="Times New Roman" w:cs="Times New Roman"/>
          <w:b/>
          <w:sz w:val="24"/>
          <w:szCs w:val="24"/>
          <w:lang w:val="en-US"/>
        </w:rPr>
        <w:t>Source: Presented by the authors</w:t>
      </w:r>
      <w:r w:rsidR="00830797">
        <w:rPr>
          <w:rFonts w:ascii="Times New Roman" w:hAnsi="Times New Roman" w:cs="Times New Roman"/>
          <w:b/>
          <w:sz w:val="24"/>
          <w:szCs w:val="24"/>
          <w:lang w:val="en-US"/>
        </w:rPr>
        <w:t xml:space="preserve"> based on each referred paper</w:t>
      </w:r>
    </w:p>
    <w:p w:rsidR="00DC1422" w:rsidRPr="00A2191B" w:rsidRDefault="00DC1422" w:rsidP="00A13493">
      <w:pPr>
        <w:spacing w:before="240" w:after="0" w:line="24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DC1422" w:rsidRPr="00A2191B" w:rsidRDefault="00DC1422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A2191B"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</w:p>
    <w:p w:rsidR="00902B50" w:rsidRPr="00564B03" w:rsidRDefault="00902B50" w:rsidP="00564B03">
      <w:pPr>
        <w:spacing w:before="24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564B03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 xml:space="preserve">Table 2. HHC </w:t>
      </w:r>
      <w:r w:rsidR="000B1AE5" w:rsidRPr="00564B03">
        <w:rPr>
          <w:rFonts w:ascii="Times New Roman" w:hAnsi="Times New Roman" w:cs="Times New Roman"/>
          <w:b/>
          <w:sz w:val="24"/>
          <w:szCs w:val="24"/>
          <w:lang w:val="en-US"/>
        </w:rPr>
        <w:t>Services</w:t>
      </w:r>
      <w:r w:rsidRPr="00564B03">
        <w:rPr>
          <w:rFonts w:ascii="Times New Roman" w:hAnsi="Times New Roman" w:cs="Times New Roman"/>
          <w:b/>
          <w:sz w:val="24"/>
          <w:szCs w:val="24"/>
          <w:lang w:val="en-US"/>
        </w:rPr>
        <w:t xml:space="preserve"> offered in Cali, Colombia</w:t>
      </w:r>
    </w:p>
    <w:tbl>
      <w:tblPr>
        <w:tblStyle w:val="Tablaconcuadrcula"/>
        <w:tblW w:w="0" w:type="auto"/>
        <w:jc w:val="center"/>
        <w:tblLook w:val="04A0"/>
      </w:tblPr>
      <w:tblGrid>
        <w:gridCol w:w="3085"/>
        <w:gridCol w:w="2126"/>
        <w:gridCol w:w="843"/>
        <w:gridCol w:w="1558"/>
        <w:gridCol w:w="1442"/>
      </w:tblGrid>
      <w:tr w:rsidR="004C2261" w:rsidRPr="000F0270" w:rsidTr="006A770A">
        <w:trPr>
          <w:jc w:val="center"/>
        </w:trPr>
        <w:tc>
          <w:tcPr>
            <w:tcW w:w="3085" w:type="dxa"/>
            <w:vAlign w:val="center"/>
          </w:tcPr>
          <w:p w:rsidR="004C2261" w:rsidRPr="00A2191B" w:rsidRDefault="004C2261" w:rsidP="006A770A">
            <w:pPr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r w:rsidRPr="00A2191B">
              <w:rPr>
                <w:rFonts w:ascii="Times New Roman" w:hAnsi="Times New Roman" w:cs="Times New Roman"/>
                <w:b/>
                <w:lang w:val="en-US"/>
              </w:rPr>
              <w:t>Type of Medical Activity</w:t>
            </w:r>
          </w:p>
          <w:p w:rsidR="004C2261" w:rsidRPr="00A2191B" w:rsidRDefault="004C2261" w:rsidP="006A770A">
            <w:pPr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 w:cs="Times New Roman"/>
                    <w:lang w:val="en-US"/>
                  </w:rPr>
                  <m:t>a∈A</m:t>
                </m:r>
              </m:oMath>
            </m:oMathPara>
          </w:p>
        </w:tc>
        <w:tc>
          <w:tcPr>
            <w:tcW w:w="2126" w:type="dxa"/>
            <w:vAlign w:val="center"/>
          </w:tcPr>
          <w:p w:rsidR="004C2261" w:rsidRPr="00A2191B" w:rsidRDefault="004C2261" w:rsidP="006A770A">
            <w:pPr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r w:rsidRPr="00A2191B">
              <w:rPr>
                <w:rFonts w:ascii="Times New Roman" w:hAnsi="Times New Roman" w:cs="Times New Roman"/>
                <w:b/>
                <w:lang w:val="en-US"/>
              </w:rPr>
              <w:t>Type of Medical Staff</w:t>
            </w:r>
          </w:p>
          <w:p w:rsidR="004C2261" w:rsidRPr="00A2191B" w:rsidRDefault="004C2261" w:rsidP="006A770A">
            <w:pPr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 w:cs="Times New Roman"/>
                    <w:lang w:val="en-US"/>
                  </w:rPr>
                  <m:t>k∈K</m:t>
                </m:r>
              </m:oMath>
            </m:oMathPara>
          </w:p>
        </w:tc>
        <w:tc>
          <w:tcPr>
            <w:tcW w:w="843" w:type="dxa"/>
            <w:vAlign w:val="center"/>
          </w:tcPr>
          <w:p w:rsidR="004C2261" w:rsidRPr="00A2191B" w:rsidRDefault="004C2261" w:rsidP="006A770A">
            <w:pPr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r w:rsidRPr="00A2191B">
              <w:rPr>
                <w:rFonts w:ascii="Times New Roman" w:hAnsi="Times New Roman" w:cs="Times New Roman"/>
                <w:b/>
                <w:lang w:val="en-US"/>
              </w:rPr>
              <w:t>Group</w:t>
            </w:r>
          </w:p>
        </w:tc>
        <w:tc>
          <w:tcPr>
            <w:tcW w:w="1558" w:type="dxa"/>
            <w:vAlign w:val="center"/>
          </w:tcPr>
          <w:p w:rsidR="004C2261" w:rsidRPr="00A2191B" w:rsidRDefault="004C2261" w:rsidP="006A770A">
            <w:pPr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r w:rsidRPr="00A2191B">
              <w:rPr>
                <w:rFonts w:ascii="Times New Roman" w:hAnsi="Times New Roman" w:cs="Times New Roman"/>
                <w:b/>
                <w:lang w:val="en-US"/>
              </w:rPr>
              <w:t>Standard</w:t>
            </w:r>
          </w:p>
          <w:p w:rsidR="004C2261" w:rsidRPr="00A2191B" w:rsidRDefault="004C2261" w:rsidP="006A770A">
            <w:pPr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r w:rsidRPr="00A2191B">
              <w:rPr>
                <w:rFonts w:ascii="Times New Roman" w:hAnsi="Times New Roman" w:cs="Times New Roman"/>
                <w:b/>
                <w:lang w:val="en-US"/>
              </w:rPr>
              <w:t xml:space="preserve">Service Time </w:t>
            </w:r>
            <m:oMath>
              <m:acc>
                <m:accPr>
                  <m:chr m:val="̅"/>
                  <m:ctrlPr>
                    <w:rPr>
                      <w:rFonts w:ascii="Cambria Math" w:hAnsi="Cambria Math"/>
                      <w:b/>
                      <w:i/>
                      <w:lang w:val="en-US"/>
                    </w:rPr>
                  </m:ctrlPr>
                </m:accP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i/>
                          <w:lang w:val="en-US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lang w:val="en-US"/>
                        </w:rPr>
                        <m:t>st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lang w:val="en-US"/>
                        </w:rPr>
                        <m:t>a</m:t>
                      </m:r>
                    </m:sub>
                  </m:sSub>
                </m:e>
              </m:acc>
            </m:oMath>
            <w:r w:rsidRPr="00A2191B">
              <w:rPr>
                <w:rFonts w:ascii="Times New Roman" w:hAnsi="Times New Roman" w:cs="Times New Roman"/>
                <w:b/>
                <w:lang w:val="en-US"/>
              </w:rPr>
              <w:t>, [min]</w:t>
            </w:r>
          </w:p>
        </w:tc>
        <w:tc>
          <w:tcPr>
            <w:tcW w:w="1442" w:type="dxa"/>
            <w:vAlign w:val="center"/>
          </w:tcPr>
          <w:p w:rsidR="004C2261" w:rsidRPr="00A2191B" w:rsidRDefault="004C2261" w:rsidP="006A770A">
            <w:pPr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r w:rsidRPr="00A2191B">
              <w:rPr>
                <w:rFonts w:ascii="Times New Roman" w:hAnsi="Times New Roman" w:cs="Times New Roman"/>
                <w:b/>
                <w:lang w:val="en-US"/>
              </w:rPr>
              <w:t>Annual</w:t>
            </w:r>
          </w:p>
          <w:p w:rsidR="004C2261" w:rsidRPr="00A2191B" w:rsidRDefault="004C2261" w:rsidP="006A770A">
            <w:pPr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r w:rsidRPr="00A2191B">
              <w:rPr>
                <w:rFonts w:ascii="Times New Roman" w:hAnsi="Times New Roman" w:cs="Times New Roman"/>
                <w:b/>
                <w:lang w:val="en-US"/>
              </w:rPr>
              <w:t xml:space="preserve">Demand </w:t>
            </w:r>
            <m:oMath>
              <m:acc>
                <m:accPr>
                  <m:chr m:val="̅"/>
                  <m:ctrlPr>
                    <w:rPr>
                      <w:rFonts w:ascii="Cambria Math" w:hAnsi="Cambria Math"/>
                      <w:b/>
                      <w:i/>
                      <w:lang w:val="en-US"/>
                    </w:rPr>
                  </m:ctrlPr>
                </m:accP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i/>
                          <w:lang w:val="en-US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lang w:val="en-US"/>
                        </w:rPr>
                        <m:t>d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lang w:val="en-US"/>
                        </w:rPr>
                        <m:t>a</m:t>
                      </m:r>
                    </m:sub>
                  </m:sSub>
                </m:e>
              </m:acc>
            </m:oMath>
          </w:p>
          <w:p w:rsidR="004C2261" w:rsidRPr="00A2191B" w:rsidRDefault="004C2261" w:rsidP="006A770A">
            <w:pPr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r w:rsidRPr="00A2191B">
              <w:rPr>
                <w:rFonts w:ascii="Times New Roman" w:hAnsi="Times New Roman" w:cs="Times New Roman"/>
                <w:b/>
                <w:lang w:val="en-US"/>
              </w:rPr>
              <w:t>[annual visits]</w:t>
            </w:r>
          </w:p>
        </w:tc>
      </w:tr>
      <w:tr w:rsidR="004C2261" w:rsidRPr="00A2191B" w:rsidTr="006A770A">
        <w:trPr>
          <w:jc w:val="center"/>
        </w:trPr>
        <w:tc>
          <w:tcPr>
            <w:tcW w:w="3085" w:type="dxa"/>
          </w:tcPr>
          <w:p w:rsidR="004C2261" w:rsidRPr="00A2191B" w:rsidRDefault="004C2261" w:rsidP="006A770A">
            <w:pPr>
              <w:jc w:val="both"/>
              <w:rPr>
                <w:rFonts w:ascii="Times New Roman" w:hAnsi="Times New Roman" w:cs="Times New Roman"/>
                <w:sz w:val="20"/>
                <w:lang w:val="en-US"/>
              </w:rPr>
            </w:pPr>
            <w:r w:rsidRPr="00A2191B">
              <w:rPr>
                <w:rFonts w:ascii="Times New Roman" w:hAnsi="Times New Roman" w:cs="Times New Roman"/>
                <w:sz w:val="20"/>
                <w:lang w:val="en-US"/>
              </w:rPr>
              <w:t>Medicines Supply (MSP)</w:t>
            </w:r>
          </w:p>
        </w:tc>
        <w:tc>
          <w:tcPr>
            <w:tcW w:w="2126" w:type="dxa"/>
            <w:vMerge w:val="restart"/>
            <w:vAlign w:val="center"/>
          </w:tcPr>
          <w:p w:rsidR="004C2261" w:rsidRPr="00A2191B" w:rsidRDefault="004C2261" w:rsidP="006A770A">
            <w:pPr>
              <w:jc w:val="center"/>
              <w:rPr>
                <w:rFonts w:ascii="Times New Roman" w:hAnsi="Times New Roman" w:cs="Times New Roman"/>
                <w:sz w:val="20"/>
                <w:lang w:val="en-US"/>
              </w:rPr>
            </w:pPr>
            <w:r w:rsidRPr="00A2191B">
              <w:rPr>
                <w:rFonts w:ascii="Times New Roman" w:hAnsi="Times New Roman" w:cs="Times New Roman"/>
                <w:sz w:val="20"/>
                <w:lang w:val="en-US"/>
              </w:rPr>
              <w:t>Auxiliary Nurse (AN)</w:t>
            </w:r>
          </w:p>
        </w:tc>
        <w:tc>
          <w:tcPr>
            <w:tcW w:w="843" w:type="dxa"/>
            <w:vMerge w:val="restart"/>
            <w:vAlign w:val="center"/>
          </w:tcPr>
          <w:p w:rsidR="004C2261" w:rsidRPr="00A2191B" w:rsidRDefault="004C2261" w:rsidP="006A770A">
            <w:pPr>
              <w:jc w:val="center"/>
              <w:rPr>
                <w:rFonts w:ascii="Times New Roman" w:hAnsi="Times New Roman" w:cs="Times New Roman"/>
                <w:sz w:val="20"/>
                <w:lang w:val="en-US"/>
              </w:rPr>
            </w:pPr>
            <w:r w:rsidRPr="00A2191B">
              <w:rPr>
                <w:rFonts w:ascii="Times New Roman" w:hAnsi="Times New Roman" w:cs="Times New Roman"/>
                <w:sz w:val="20"/>
                <w:lang w:val="en-US"/>
              </w:rPr>
              <w:t>G1</w:t>
            </w:r>
          </w:p>
        </w:tc>
        <w:tc>
          <w:tcPr>
            <w:tcW w:w="1558" w:type="dxa"/>
          </w:tcPr>
          <w:p w:rsidR="004C2261" w:rsidRPr="00A2191B" w:rsidRDefault="004C2261" w:rsidP="006A770A">
            <w:pPr>
              <w:jc w:val="center"/>
              <w:rPr>
                <w:rFonts w:ascii="Times New Roman" w:hAnsi="Times New Roman" w:cs="Times New Roman"/>
                <w:sz w:val="20"/>
                <w:lang w:val="en-US"/>
              </w:rPr>
            </w:pPr>
            <w:r w:rsidRPr="00A2191B">
              <w:rPr>
                <w:rFonts w:ascii="Times New Roman" w:hAnsi="Times New Roman" w:cs="Times New Roman"/>
                <w:sz w:val="20"/>
                <w:lang w:val="en-US"/>
              </w:rPr>
              <w:t>30</w:t>
            </w:r>
          </w:p>
        </w:tc>
        <w:tc>
          <w:tcPr>
            <w:tcW w:w="1442" w:type="dxa"/>
          </w:tcPr>
          <w:p w:rsidR="004C2261" w:rsidRPr="00A2191B" w:rsidRDefault="004C2261" w:rsidP="006A770A">
            <w:pPr>
              <w:jc w:val="center"/>
              <w:rPr>
                <w:rFonts w:ascii="Times New Roman" w:hAnsi="Times New Roman" w:cs="Times New Roman"/>
                <w:sz w:val="20"/>
                <w:lang w:val="en-US"/>
              </w:rPr>
            </w:pPr>
            <w:r w:rsidRPr="00A2191B">
              <w:rPr>
                <w:rFonts w:ascii="Times New Roman" w:hAnsi="Times New Roman" w:cs="Times New Roman"/>
                <w:sz w:val="20"/>
                <w:lang w:val="en-US"/>
              </w:rPr>
              <w:t>45.950</w:t>
            </w:r>
          </w:p>
        </w:tc>
      </w:tr>
      <w:tr w:rsidR="004C2261" w:rsidRPr="00A2191B" w:rsidTr="006A770A">
        <w:trPr>
          <w:jc w:val="center"/>
        </w:trPr>
        <w:tc>
          <w:tcPr>
            <w:tcW w:w="3085" w:type="dxa"/>
          </w:tcPr>
          <w:p w:rsidR="004C2261" w:rsidRPr="00A2191B" w:rsidRDefault="004C2261" w:rsidP="006A770A">
            <w:pPr>
              <w:jc w:val="both"/>
              <w:rPr>
                <w:rFonts w:ascii="Times New Roman" w:hAnsi="Times New Roman" w:cs="Times New Roman"/>
                <w:sz w:val="20"/>
                <w:lang w:val="en-US"/>
              </w:rPr>
            </w:pPr>
            <w:r w:rsidRPr="00A2191B">
              <w:rPr>
                <w:rFonts w:ascii="Times New Roman" w:hAnsi="Times New Roman" w:cs="Times New Roman"/>
                <w:sz w:val="20"/>
                <w:lang w:val="en-US"/>
              </w:rPr>
              <w:t>Auxiliary Nurse Care (ANC-6)</w:t>
            </w:r>
          </w:p>
        </w:tc>
        <w:tc>
          <w:tcPr>
            <w:tcW w:w="2126" w:type="dxa"/>
            <w:vMerge/>
          </w:tcPr>
          <w:p w:rsidR="004C2261" w:rsidRPr="00A2191B" w:rsidRDefault="004C2261" w:rsidP="006A770A">
            <w:pPr>
              <w:jc w:val="center"/>
              <w:rPr>
                <w:rFonts w:ascii="Times New Roman" w:hAnsi="Times New Roman" w:cs="Times New Roman"/>
                <w:sz w:val="20"/>
                <w:lang w:val="en-US"/>
              </w:rPr>
            </w:pPr>
          </w:p>
        </w:tc>
        <w:tc>
          <w:tcPr>
            <w:tcW w:w="843" w:type="dxa"/>
            <w:vMerge/>
            <w:vAlign w:val="center"/>
          </w:tcPr>
          <w:p w:rsidR="004C2261" w:rsidRPr="00A2191B" w:rsidRDefault="004C2261" w:rsidP="006A770A">
            <w:pPr>
              <w:jc w:val="center"/>
              <w:rPr>
                <w:rFonts w:ascii="Times New Roman" w:hAnsi="Times New Roman" w:cs="Times New Roman"/>
                <w:sz w:val="20"/>
                <w:lang w:val="en-US"/>
              </w:rPr>
            </w:pPr>
          </w:p>
        </w:tc>
        <w:tc>
          <w:tcPr>
            <w:tcW w:w="1558" w:type="dxa"/>
          </w:tcPr>
          <w:p w:rsidR="004C2261" w:rsidRPr="00A2191B" w:rsidRDefault="004C2261" w:rsidP="006A770A">
            <w:pPr>
              <w:jc w:val="center"/>
              <w:rPr>
                <w:rFonts w:ascii="Times New Roman" w:hAnsi="Times New Roman" w:cs="Times New Roman"/>
                <w:sz w:val="20"/>
                <w:lang w:val="en-US"/>
              </w:rPr>
            </w:pPr>
            <w:r w:rsidRPr="00A2191B">
              <w:rPr>
                <w:rFonts w:ascii="Times New Roman" w:hAnsi="Times New Roman" w:cs="Times New Roman"/>
                <w:sz w:val="20"/>
                <w:lang w:val="en-US"/>
              </w:rPr>
              <w:t>360</w:t>
            </w:r>
          </w:p>
        </w:tc>
        <w:tc>
          <w:tcPr>
            <w:tcW w:w="1442" w:type="dxa"/>
          </w:tcPr>
          <w:p w:rsidR="004C2261" w:rsidRPr="00A2191B" w:rsidRDefault="004C2261" w:rsidP="006A770A">
            <w:pPr>
              <w:jc w:val="center"/>
              <w:rPr>
                <w:rFonts w:ascii="Times New Roman" w:hAnsi="Times New Roman" w:cs="Times New Roman"/>
                <w:sz w:val="20"/>
                <w:lang w:val="en-US"/>
              </w:rPr>
            </w:pPr>
            <w:r w:rsidRPr="00A2191B">
              <w:rPr>
                <w:rFonts w:ascii="Times New Roman" w:hAnsi="Times New Roman" w:cs="Times New Roman"/>
                <w:sz w:val="20"/>
                <w:lang w:val="en-US"/>
              </w:rPr>
              <w:t>5.240</w:t>
            </w:r>
          </w:p>
        </w:tc>
      </w:tr>
      <w:tr w:rsidR="004C2261" w:rsidRPr="00A2191B" w:rsidTr="006A770A">
        <w:trPr>
          <w:jc w:val="center"/>
        </w:trPr>
        <w:tc>
          <w:tcPr>
            <w:tcW w:w="3085" w:type="dxa"/>
          </w:tcPr>
          <w:p w:rsidR="004C2261" w:rsidRPr="00A2191B" w:rsidRDefault="004C2261" w:rsidP="006A770A">
            <w:pPr>
              <w:jc w:val="both"/>
              <w:rPr>
                <w:rFonts w:ascii="Times New Roman" w:hAnsi="Times New Roman" w:cs="Times New Roman"/>
                <w:sz w:val="20"/>
                <w:lang w:val="en-US"/>
              </w:rPr>
            </w:pPr>
            <w:r w:rsidRPr="00A2191B">
              <w:rPr>
                <w:rFonts w:ascii="Times New Roman" w:hAnsi="Times New Roman" w:cs="Times New Roman"/>
                <w:sz w:val="20"/>
                <w:lang w:val="en-US"/>
              </w:rPr>
              <w:t>Auxiliary Nurse Care (ANC-12)</w:t>
            </w:r>
          </w:p>
        </w:tc>
        <w:tc>
          <w:tcPr>
            <w:tcW w:w="2126" w:type="dxa"/>
            <w:vMerge/>
          </w:tcPr>
          <w:p w:rsidR="004C2261" w:rsidRPr="00A2191B" w:rsidRDefault="004C2261" w:rsidP="006A770A">
            <w:pPr>
              <w:jc w:val="center"/>
              <w:rPr>
                <w:rFonts w:ascii="Times New Roman" w:hAnsi="Times New Roman" w:cs="Times New Roman"/>
                <w:sz w:val="20"/>
                <w:lang w:val="en-US"/>
              </w:rPr>
            </w:pPr>
          </w:p>
        </w:tc>
        <w:tc>
          <w:tcPr>
            <w:tcW w:w="843" w:type="dxa"/>
            <w:vMerge/>
            <w:vAlign w:val="center"/>
          </w:tcPr>
          <w:p w:rsidR="004C2261" w:rsidRPr="00A2191B" w:rsidRDefault="004C2261" w:rsidP="006A770A">
            <w:pPr>
              <w:jc w:val="center"/>
              <w:rPr>
                <w:rFonts w:ascii="Times New Roman" w:hAnsi="Times New Roman" w:cs="Times New Roman"/>
                <w:sz w:val="20"/>
                <w:lang w:val="en-US"/>
              </w:rPr>
            </w:pPr>
          </w:p>
        </w:tc>
        <w:tc>
          <w:tcPr>
            <w:tcW w:w="1558" w:type="dxa"/>
          </w:tcPr>
          <w:p w:rsidR="004C2261" w:rsidRPr="00A2191B" w:rsidRDefault="004C2261" w:rsidP="006A770A">
            <w:pPr>
              <w:jc w:val="center"/>
              <w:rPr>
                <w:rFonts w:ascii="Times New Roman" w:hAnsi="Times New Roman" w:cs="Times New Roman"/>
                <w:sz w:val="20"/>
                <w:lang w:val="en-US"/>
              </w:rPr>
            </w:pPr>
            <w:r w:rsidRPr="00A2191B">
              <w:rPr>
                <w:rFonts w:ascii="Times New Roman" w:hAnsi="Times New Roman" w:cs="Times New Roman"/>
                <w:sz w:val="20"/>
                <w:lang w:val="en-US"/>
              </w:rPr>
              <w:t>720</w:t>
            </w:r>
          </w:p>
        </w:tc>
        <w:tc>
          <w:tcPr>
            <w:tcW w:w="1442" w:type="dxa"/>
          </w:tcPr>
          <w:p w:rsidR="004C2261" w:rsidRPr="00A2191B" w:rsidRDefault="004C2261" w:rsidP="006A770A">
            <w:pPr>
              <w:jc w:val="center"/>
              <w:rPr>
                <w:rFonts w:ascii="Times New Roman" w:hAnsi="Times New Roman" w:cs="Times New Roman"/>
                <w:sz w:val="20"/>
                <w:lang w:val="en-US"/>
              </w:rPr>
            </w:pPr>
            <w:r w:rsidRPr="00A2191B">
              <w:rPr>
                <w:rFonts w:ascii="Times New Roman" w:hAnsi="Times New Roman" w:cs="Times New Roman"/>
                <w:sz w:val="20"/>
                <w:lang w:val="en-US"/>
              </w:rPr>
              <w:t>15.040</w:t>
            </w:r>
          </w:p>
        </w:tc>
      </w:tr>
      <w:tr w:rsidR="004C2261" w:rsidRPr="00A2191B" w:rsidTr="006A770A">
        <w:trPr>
          <w:jc w:val="center"/>
        </w:trPr>
        <w:tc>
          <w:tcPr>
            <w:tcW w:w="3085" w:type="dxa"/>
          </w:tcPr>
          <w:p w:rsidR="004C2261" w:rsidRPr="00A2191B" w:rsidRDefault="004C2261" w:rsidP="006A770A">
            <w:pPr>
              <w:jc w:val="both"/>
              <w:rPr>
                <w:rFonts w:ascii="Times New Roman" w:hAnsi="Times New Roman" w:cs="Times New Roman"/>
                <w:sz w:val="20"/>
                <w:lang w:val="en-US"/>
              </w:rPr>
            </w:pPr>
            <w:r w:rsidRPr="00A2191B">
              <w:rPr>
                <w:rFonts w:ascii="Times New Roman" w:hAnsi="Times New Roman" w:cs="Times New Roman"/>
                <w:sz w:val="20"/>
                <w:lang w:val="en-US"/>
              </w:rPr>
              <w:t>Auxiliary Nurse Care (ANC-24)</w:t>
            </w:r>
          </w:p>
        </w:tc>
        <w:tc>
          <w:tcPr>
            <w:tcW w:w="2126" w:type="dxa"/>
            <w:vMerge/>
          </w:tcPr>
          <w:p w:rsidR="004C2261" w:rsidRPr="00A2191B" w:rsidRDefault="004C2261" w:rsidP="006A770A">
            <w:pPr>
              <w:jc w:val="center"/>
              <w:rPr>
                <w:rFonts w:ascii="Times New Roman" w:hAnsi="Times New Roman" w:cs="Times New Roman"/>
                <w:sz w:val="20"/>
                <w:lang w:val="en-US"/>
              </w:rPr>
            </w:pPr>
          </w:p>
        </w:tc>
        <w:tc>
          <w:tcPr>
            <w:tcW w:w="843" w:type="dxa"/>
            <w:vMerge/>
            <w:vAlign w:val="center"/>
          </w:tcPr>
          <w:p w:rsidR="004C2261" w:rsidRPr="00A2191B" w:rsidRDefault="004C2261" w:rsidP="006A770A">
            <w:pPr>
              <w:jc w:val="center"/>
              <w:rPr>
                <w:rFonts w:ascii="Times New Roman" w:hAnsi="Times New Roman" w:cs="Times New Roman"/>
                <w:sz w:val="20"/>
                <w:lang w:val="en-US"/>
              </w:rPr>
            </w:pPr>
          </w:p>
        </w:tc>
        <w:tc>
          <w:tcPr>
            <w:tcW w:w="1558" w:type="dxa"/>
          </w:tcPr>
          <w:p w:rsidR="004C2261" w:rsidRPr="00A2191B" w:rsidRDefault="004C2261" w:rsidP="006A770A">
            <w:pPr>
              <w:jc w:val="center"/>
              <w:rPr>
                <w:rFonts w:ascii="Times New Roman" w:hAnsi="Times New Roman" w:cs="Times New Roman"/>
                <w:sz w:val="20"/>
                <w:lang w:val="en-US"/>
              </w:rPr>
            </w:pPr>
            <w:r w:rsidRPr="00A2191B">
              <w:rPr>
                <w:rFonts w:ascii="Times New Roman" w:hAnsi="Times New Roman" w:cs="Times New Roman"/>
                <w:sz w:val="20"/>
                <w:lang w:val="en-US"/>
              </w:rPr>
              <w:t>1.440</w:t>
            </w:r>
          </w:p>
        </w:tc>
        <w:tc>
          <w:tcPr>
            <w:tcW w:w="1442" w:type="dxa"/>
          </w:tcPr>
          <w:p w:rsidR="004C2261" w:rsidRPr="00A2191B" w:rsidRDefault="004C2261" w:rsidP="006A770A">
            <w:pPr>
              <w:jc w:val="center"/>
              <w:rPr>
                <w:rFonts w:ascii="Times New Roman" w:hAnsi="Times New Roman" w:cs="Times New Roman"/>
                <w:sz w:val="20"/>
                <w:lang w:val="en-US"/>
              </w:rPr>
            </w:pPr>
            <w:r w:rsidRPr="00A2191B">
              <w:rPr>
                <w:rFonts w:ascii="Times New Roman" w:hAnsi="Times New Roman" w:cs="Times New Roman"/>
                <w:sz w:val="20"/>
                <w:lang w:val="en-US"/>
              </w:rPr>
              <w:t>38.360</w:t>
            </w:r>
          </w:p>
        </w:tc>
      </w:tr>
      <w:tr w:rsidR="004C2261" w:rsidRPr="00A2191B" w:rsidTr="006A770A">
        <w:trPr>
          <w:jc w:val="center"/>
        </w:trPr>
        <w:tc>
          <w:tcPr>
            <w:tcW w:w="3085" w:type="dxa"/>
          </w:tcPr>
          <w:p w:rsidR="004C2261" w:rsidRPr="00A2191B" w:rsidRDefault="004C2261" w:rsidP="006A770A">
            <w:pPr>
              <w:jc w:val="both"/>
              <w:rPr>
                <w:rFonts w:ascii="Times New Roman" w:hAnsi="Times New Roman" w:cs="Times New Roman"/>
                <w:sz w:val="20"/>
                <w:lang w:val="en-US"/>
              </w:rPr>
            </w:pPr>
            <w:r w:rsidRPr="00A2191B">
              <w:rPr>
                <w:rFonts w:ascii="Times New Roman" w:hAnsi="Times New Roman" w:cs="Times New Roman"/>
                <w:sz w:val="20"/>
                <w:lang w:val="en-US"/>
              </w:rPr>
              <w:t>Nursing Care (NCR)</w:t>
            </w:r>
          </w:p>
        </w:tc>
        <w:tc>
          <w:tcPr>
            <w:tcW w:w="2126" w:type="dxa"/>
          </w:tcPr>
          <w:p w:rsidR="004C2261" w:rsidRPr="00A2191B" w:rsidRDefault="004C2261" w:rsidP="006A770A">
            <w:pPr>
              <w:jc w:val="center"/>
              <w:rPr>
                <w:rFonts w:ascii="Times New Roman" w:hAnsi="Times New Roman" w:cs="Times New Roman"/>
                <w:sz w:val="20"/>
                <w:lang w:val="en-US"/>
              </w:rPr>
            </w:pPr>
            <w:r w:rsidRPr="00A2191B">
              <w:rPr>
                <w:rFonts w:ascii="Times New Roman" w:hAnsi="Times New Roman" w:cs="Times New Roman"/>
                <w:sz w:val="20"/>
                <w:lang w:val="en-US"/>
              </w:rPr>
              <w:t>Nurse (NU)</w:t>
            </w:r>
          </w:p>
        </w:tc>
        <w:tc>
          <w:tcPr>
            <w:tcW w:w="843" w:type="dxa"/>
            <w:vMerge/>
            <w:vAlign w:val="center"/>
          </w:tcPr>
          <w:p w:rsidR="004C2261" w:rsidRPr="00A2191B" w:rsidRDefault="004C2261" w:rsidP="006A770A">
            <w:pPr>
              <w:jc w:val="center"/>
              <w:rPr>
                <w:rFonts w:ascii="Times New Roman" w:hAnsi="Times New Roman" w:cs="Times New Roman"/>
                <w:sz w:val="20"/>
                <w:lang w:val="en-US"/>
              </w:rPr>
            </w:pPr>
          </w:p>
        </w:tc>
        <w:tc>
          <w:tcPr>
            <w:tcW w:w="1558" w:type="dxa"/>
          </w:tcPr>
          <w:p w:rsidR="004C2261" w:rsidRPr="00A2191B" w:rsidRDefault="004C2261" w:rsidP="006A770A">
            <w:pPr>
              <w:jc w:val="center"/>
              <w:rPr>
                <w:rFonts w:ascii="Times New Roman" w:hAnsi="Times New Roman" w:cs="Times New Roman"/>
                <w:sz w:val="20"/>
                <w:lang w:val="en-US"/>
              </w:rPr>
            </w:pPr>
            <w:r w:rsidRPr="00A2191B">
              <w:rPr>
                <w:rFonts w:ascii="Times New Roman" w:hAnsi="Times New Roman" w:cs="Times New Roman"/>
                <w:sz w:val="20"/>
                <w:lang w:val="en-US"/>
              </w:rPr>
              <w:t>30</w:t>
            </w:r>
          </w:p>
        </w:tc>
        <w:tc>
          <w:tcPr>
            <w:tcW w:w="1442" w:type="dxa"/>
          </w:tcPr>
          <w:p w:rsidR="004C2261" w:rsidRPr="00A2191B" w:rsidRDefault="004C2261" w:rsidP="006A770A">
            <w:pPr>
              <w:jc w:val="center"/>
              <w:rPr>
                <w:rFonts w:ascii="Times New Roman" w:hAnsi="Times New Roman" w:cs="Times New Roman"/>
                <w:sz w:val="20"/>
                <w:lang w:val="en-US"/>
              </w:rPr>
            </w:pPr>
            <w:r w:rsidRPr="00A2191B">
              <w:rPr>
                <w:rFonts w:ascii="Times New Roman" w:hAnsi="Times New Roman" w:cs="Times New Roman"/>
                <w:sz w:val="20"/>
                <w:lang w:val="en-US"/>
              </w:rPr>
              <w:t>12.530</w:t>
            </w:r>
          </w:p>
        </w:tc>
      </w:tr>
      <w:tr w:rsidR="004C2261" w:rsidRPr="00A2191B" w:rsidTr="006A770A">
        <w:trPr>
          <w:jc w:val="center"/>
        </w:trPr>
        <w:tc>
          <w:tcPr>
            <w:tcW w:w="3085" w:type="dxa"/>
          </w:tcPr>
          <w:p w:rsidR="004C2261" w:rsidRPr="00A2191B" w:rsidRDefault="004C2261" w:rsidP="006A770A">
            <w:pPr>
              <w:jc w:val="both"/>
              <w:rPr>
                <w:rFonts w:ascii="Times New Roman" w:hAnsi="Times New Roman" w:cs="Times New Roman"/>
                <w:sz w:val="20"/>
                <w:lang w:val="en-US"/>
              </w:rPr>
            </w:pPr>
            <w:r w:rsidRPr="00A2191B">
              <w:rPr>
                <w:rFonts w:ascii="Times New Roman" w:hAnsi="Times New Roman" w:cs="Times New Roman"/>
                <w:sz w:val="20"/>
                <w:lang w:val="en-US"/>
              </w:rPr>
              <w:t>General Practitioner</w:t>
            </w:r>
            <w:r w:rsidR="00543FA4">
              <w:rPr>
                <w:rFonts w:ascii="Times New Roman" w:hAnsi="Times New Roman" w:cs="Times New Roman"/>
                <w:sz w:val="20"/>
                <w:lang w:val="en-US"/>
              </w:rPr>
              <w:t xml:space="preserve"> </w:t>
            </w:r>
            <w:r w:rsidRPr="00A2191B">
              <w:rPr>
                <w:rFonts w:ascii="Times New Roman" w:hAnsi="Times New Roman" w:cs="Times New Roman"/>
                <w:sz w:val="20"/>
                <w:lang w:val="en-US"/>
              </w:rPr>
              <w:t>Visit (GPV)</w:t>
            </w:r>
          </w:p>
        </w:tc>
        <w:tc>
          <w:tcPr>
            <w:tcW w:w="2126" w:type="dxa"/>
          </w:tcPr>
          <w:p w:rsidR="004C2261" w:rsidRPr="00A2191B" w:rsidRDefault="004C2261" w:rsidP="006A770A">
            <w:pPr>
              <w:jc w:val="center"/>
              <w:rPr>
                <w:rFonts w:ascii="Times New Roman" w:hAnsi="Times New Roman" w:cs="Times New Roman"/>
                <w:sz w:val="20"/>
                <w:lang w:val="en-US"/>
              </w:rPr>
            </w:pPr>
            <w:r w:rsidRPr="00A2191B">
              <w:rPr>
                <w:rFonts w:ascii="Times New Roman" w:hAnsi="Times New Roman" w:cs="Times New Roman"/>
                <w:sz w:val="20"/>
                <w:lang w:val="en-US"/>
              </w:rPr>
              <w:t>Gn. Practitioner (GP)</w:t>
            </w:r>
          </w:p>
        </w:tc>
        <w:tc>
          <w:tcPr>
            <w:tcW w:w="843" w:type="dxa"/>
            <w:vMerge w:val="restart"/>
            <w:vAlign w:val="center"/>
          </w:tcPr>
          <w:p w:rsidR="004C2261" w:rsidRPr="00A2191B" w:rsidRDefault="004C2261" w:rsidP="006A770A">
            <w:pPr>
              <w:jc w:val="center"/>
              <w:rPr>
                <w:rFonts w:ascii="Times New Roman" w:hAnsi="Times New Roman" w:cs="Times New Roman"/>
                <w:sz w:val="20"/>
                <w:lang w:val="en-US"/>
              </w:rPr>
            </w:pPr>
            <w:r w:rsidRPr="00A2191B">
              <w:rPr>
                <w:rFonts w:ascii="Times New Roman" w:hAnsi="Times New Roman" w:cs="Times New Roman"/>
                <w:sz w:val="20"/>
                <w:lang w:val="en-US"/>
              </w:rPr>
              <w:t>G2</w:t>
            </w:r>
          </w:p>
        </w:tc>
        <w:tc>
          <w:tcPr>
            <w:tcW w:w="1558" w:type="dxa"/>
          </w:tcPr>
          <w:p w:rsidR="004C2261" w:rsidRPr="00A2191B" w:rsidRDefault="004C2261" w:rsidP="006A770A">
            <w:pPr>
              <w:jc w:val="center"/>
              <w:rPr>
                <w:rFonts w:ascii="Times New Roman" w:hAnsi="Times New Roman" w:cs="Times New Roman"/>
                <w:sz w:val="20"/>
                <w:lang w:val="en-US"/>
              </w:rPr>
            </w:pPr>
            <w:r w:rsidRPr="00A2191B">
              <w:rPr>
                <w:rFonts w:ascii="Times New Roman" w:hAnsi="Times New Roman" w:cs="Times New Roman"/>
                <w:sz w:val="20"/>
                <w:lang w:val="en-US"/>
              </w:rPr>
              <w:t>30</w:t>
            </w:r>
          </w:p>
        </w:tc>
        <w:tc>
          <w:tcPr>
            <w:tcW w:w="1442" w:type="dxa"/>
          </w:tcPr>
          <w:p w:rsidR="004C2261" w:rsidRPr="00A2191B" w:rsidRDefault="004C2261" w:rsidP="006A770A">
            <w:pPr>
              <w:jc w:val="center"/>
              <w:rPr>
                <w:rFonts w:ascii="Times New Roman" w:hAnsi="Times New Roman" w:cs="Times New Roman"/>
                <w:sz w:val="20"/>
                <w:lang w:val="en-US"/>
              </w:rPr>
            </w:pPr>
            <w:r w:rsidRPr="00A2191B">
              <w:rPr>
                <w:rFonts w:ascii="Times New Roman" w:hAnsi="Times New Roman" w:cs="Times New Roman"/>
                <w:sz w:val="20"/>
                <w:lang w:val="en-US"/>
              </w:rPr>
              <w:t>6.590</w:t>
            </w:r>
          </w:p>
        </w:tc>
      </w:tr>
      <w:tr w:rsidR="004C2261" w:rsidRPr="00A2191B" w:rsidTr="006A770A">
        <w:trPr>
          <w:jc w:val="center"/>
        </w:trPr>
        <w:tc>
          <w:tcPr>
            <w:tcW w:w="3085" w:type="dxa"/>
          </w:tcPr>
          <w:p w:rsidR="004C2261" w:rsidRPr="00A2191B" w:rsidRDefault="004C2261" w:rsidP="006A770A">
            <w:pPr>
              <w:jc w:val="both"/>
              <w:rPr>
                <w:rFonts w:ascii="Times New Roman" w:hAnsi="Times New Roman" w:cs="Times New Roman"/>
                <w:sz w:val="20"/>
                <w:lang w:val="en-US"/>
              </w:rPr>
            </w:pPr>
            <w:r w:rsidRPr="00A2191B">
              <w:rPr>
                <w:rFonts w:ascii="Times New Roman" w:hAnsi="Times New Roman" w:cs="Times New Roman"/>
                <w:sz w:val="20"/>
                <w:lang w:val="en-US"/>
              </w:rPr>
              <w:t>Specialist Home Visit (SHV)</w:t>
            </w:r>
          </w:p>
        </w:tc>
        <w:tc>
          <w:tcPr>
            <w:tcW w:w="2126" w:type="dxa"/>
          </w:tcPr>
          <w:p w:rsidR="004C2261" w:rsidRPr="00A2191B" w:rsidRDefault="004C2261" w:rsidP="006A770A">
            <w:pPr>
              <w:jc w:val="center"/>
              <w:rPr>
                <w:rFonts w:ascii="Times New Roman" w:hAnsi="Times New Roman" w:cs="Times New Roman"/>
                <w:sz w:val="20"/>
                <w:lang w:val="en-US"/>
              </w:rPr>
            </w:pPr>
            <w:r w:rsidRPr="00A2191B">
              <w:rPr>
                <w:rFonts w:ascii="Times New Roman" w:hAnsi="Times New Roman" w:cs="Times New Roman"/>
                <w:sz w:val="20"/>
                <w:lang w:val="en-US"/>
              </w:rPr>
              <w:t>Specialist (SP)</w:t>
            </w:r>
          </w:p>
        </w:tc>
        <w:tc>
          <w:tcPr>
            <w:tcW w:w="843" w:type="dxa"/>
            <w:vMerge/>
          </w:tcPr>
          <w:p w:rsidR="004C2261" w:rsidRPr="00A2191B" w:rsidRDefault="004C2261" w:rsidP="006A770A">
            <w:pPr>
              <w:jc w:val="center"/>
              <w:rPr>
                <w:rFonts w:ascii="Times New Roman" w:hAnsi="Times New Roman" w:cs="Times New Roman"/>
                <w:sz w:val="20"/>
                <w:lang w:val="en-US"/>
              </w:rPr>
            </w:pPr>
          </w:p>
        </w:tc>
        <w:tc>
          <w:tcPr>
            <w:tcW w:w="1558" w:type="dxa"/>
          </w:tcPr>
          <w:p w:rsidR="004C2261" w:rsidRPr="00A2191B" w:rsidRDefault="004C2261" w:rsidP="006A770A">
            <w:pPr>
              <w:jc w:val="center"/>
              <w:rPr>
                <w:rFonts w:ascii="Times New Roman" w:hAnsi="Times New Roman" w:cs="Times New Roman"/>
                <w:sz w:val="20"/>
                <w:lang w:val="en-US"/>
              </w:rPr>
            </w:pPr>
            <w:r w:rsidRPr="00A2191B">
              <w:rPr>
                <w:rFonts w:ascii="Times New Roman" w:hAnsi="Times New Roman" w:cs="Times New Roman"/>
                <w:sz w:val="20"/>
                <w:lang w:val="en-US"/>
              </w:rPr>
              <w:t>30</w:t>
            </w:r>
          </w:p>
        </w:tc>
        <w:tc>
          <w:tcPr>
            <w:tcW w:w="1442" w:type="dxa"/>
          </w:tcPr>
          <w:p w:rsidR="004C2261" w:rsidRPr="00A2191B" w:rsidRDefault="004C2261" w:rsidP="006A770A">
            <w:pPr>
              <w:jc w:val="center"/>
              <w:rPr>
                <w:rFonts w:ascii="Times New Roman" w:hAnsi="Times New Roman" w:cs="Times New Roman"/>
                <w:sz w:val="20"/>
                <w:lang w:val="en-US"/>
              </w:rPr>
            </w:pPr>
            <w:r w:rsidRPr="00A2191B">
              <w:rPr>
                <w:rFonts w:ascii="Times New Roman" w:hAnsi="Times New Roman" w:cs="Times New Roman"/>
                <w:sz w:val="20"/>
                <w:lang w:val="en-US"/>
              </w:rPr>
              <w:t>2.180</w:t>
            </w:r>
          </w:p>
        </w:tc>
      </w:tr>
      <w:tr w:rsidR="004C2261" w:rsidRPr="00A2191B" w:rsidTr="006A770A">
        <w:trPr>
          <w:jc w:val="center"/>
        </w:trPr>
        <w:tc>
          <w:tcPr>
            <w:tcW w:w="3085" w:type="dxa"/>
          </w:tcPr>
          <w:p w:rsidR="004C2261" w:rsidRPr="00A2191B" w:rsidRDefault="004C2261" w:rsidP="006A770A">
            <w:pPr>
              <w:jc w:val="both"/>
              <w:rPr>
                <w:rFonts w:ascii="Times New Roman" w:hAnsi="Times New Roman" w:cs="Times New Roman"/>
                <w:sz w:val="20"/>
                <w:lang w:val="en-US"/>
              </w:rPr>
            </w:pPr>
            <w:r w:rsidRPr="00A2191B">
              <w:rPr>
                <w:rFonts w:ascii="Times New Roman" w:hAnsi="Times New Roman" w:cs="Times New Roman"/>
                <w:sz w:val="20"/>
                <w:lang w:val="en-US"/>
              </w:rPr>
              <w:t>Therapies Home Visit (THV)</w:t>
            </w:r>
          </w:p>
        </w:tc>
        <w:tc>
          <w:tcPr>
            <w:tcW w:w="2126" w:type="dxa"/>
          </w:tcPr>
          <w:p w:rsidR="004C2261" w:rsidRPr="00A2191B" w:rsidRDefault="009A7922" w:rsidP="006A770A">
            <w:pPr>
              <w:jc w:val="center"/>
              <w:rPr>
                <w:rFonts w:ascii="Times New Roman" w:hAnsi="Times New Roman" w:cs="Times New Roman"/>
                <w:sz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lang w:val="en-US"/>
              </w:rPr>
              <w:t>Therapi</w:t>
            </w:r>
            <w:r w:rsidR="00901CC7">
              <w:rPr>
                <w:rFonts w:ascii="Times New Roman" w:hAnsi="Times New Roman" w:cs="Times New Roman"/>
                <w:sz w:val="20"/>
                <w:lang w:val="en-US"/>
              </w:rPr>
              <w:t>s</w:t>
            </w:r>
            <w:r>
              <w:rPr>
                <w:rFonts w:ascii="Times New Roman" w:hAnsi="Times New Roman" w:cs="Times New Roman"/>
                <w:sz w:val="20"/>
                <w:lang w:val="en-US"/>
              </w:rPr>
              <w:t>t</w:t>
            </w:r>
            <w:r w:rsidR="004C2261" w:rsidRPr="00A2191B">
              <w:rPr>
                <w:rFonts w:ascii="Times New Roman" w:hAnsi="Times New Roman" w:cs="Times New Roman"/>
                <w:sz w:val="20"/>
                <w:lang w:val="en-US"/>
              </w:rPr>
              <w:t xml:space="preserve"> (TE)</w:t>
            </w:r>
          </w:p>
        </w:tc>
        <w:tc>
          <w:tcPr>
            <w:tcW w:w="843" w:type="dxa"/>
            <w:vMerge/>
          </w:tcPr>
          <w:p w:rsidR="004C2261" w:rsidRPr="00A2191B" w:rsidRDefault="004C2261" w:rsidP="006A770A">
            <w:pPr>
              <w:jc w:val="center"/>
              <w:rPr>
                <w:rFonts w:ascii="Times New Roman" w:hAnsi="Times New Roman" w:cs="Times New Roman"/>
                <w:sz w:val="20"/>
                <w:lang w:val="en-US"/>
              </w:rPr>
            </w:pPr>
          </w:p>
        </w:tc>
        <w:tc>
          <w:tcPr>
            <w:tcW w:w="1558" w:type="dxa"/>
          </w:tcPr>
          <w:p w:rsidR="004C2261" w:rsidRPr="00A2191B" w:rsidRDefault="004C2261" w:rsidP="006A770A">
            <w:pPr>
              <w:jc w:val="center"/>
              <w:rPr>
                <w:rFonts w:ascii="Times New Roman" w:hAnsi="Times New Roman" w:cs="Times New Roman"/>
                <w:sz w:val="20"/>
                <w:lang w:val="en-US"/>
              </w:rPr>
            </w:pPr>
            <w:r w:rsidRPr="00A2191B">
              <w:rPr>
                <w:rFonts w:ascii="Times New Roman" w:hAnsi="Times New Roman" w:cs="Times New Roman"/>
                <w:sz w:val="20"/>
                <w:lang w:val="en-US"/>
              </w:rPr>
              <w:t>60</w:t>
            </w:r>
          </w:p>
        </w:tc>
        <w:tc>
          <w:tcPr>
            <w:tcW w:w="1442" w:type="dxa"/>
          </w:tcPr>
          <w:p w:rsidR="004C2261" w:rsidRPr="00A2191B" w:rsidRDefault="004C2261" w:rsidP="006A770A">
            <w:pPr>
              <w:jc w:val="center"/>
              <w:rPr>
                <w:rFonts w:ascii="Times New Roman" w:hAnsi="Times New Roman" w:cs="Times New Roman"/>
                <w:sz w:val="20"/>
                <w:lang w:val="en-US"/>
              </w:rPr>
            </w:pPr>
            <w:r w:rsidRPr="00A2191B">
              <w:rPr>
                <w:rFonts w:ascii="Times New Roman" w:hAnsi="Times New Roman" w:cs="Times New Roman"/>
                <w:sz w:val="20"/>
                <w:lang w:val="en-US"/>
              </w:rPr>
              <w:t>176.360</w:t>
            </w:r>
          </w:p>
        </w:tc>
      </w:tr>
    </w:tbl>
    <w:p w:rsidR="00564B03" w:rsidRPr="00A2191B" w:rsidRDefault="00564B03" w:rsidP="00564B03">
      <w:pPr>
        <w:spacing w:before="240"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A2191B">
        <w:rPr>
          <w:rFonts w:ascii="Times New Roman" w:hAnsi="Times New Roman" w:cs="Times New Roman"/>
          <w:b/>
          <w:sz w:val="24"/>
          <w:szCs w:val="24"/>
          <w:lang w:val="en-US"/>
        </w:rPr>
        <w:t>Source: Presented by the authors</w:t>
      </w:r>
    </w:p>
    <w:p w:rsidR="00DC1422" w:rsidRPr="00A2191B" w:rsidRDefault="00DC1422" w:rsidP="00A13493">
      <w:pPr>
        <w:spacing w:before="240"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AD129C" w:rsidRPr="0092637B" w:rsidRDefault="00AD129C" w:rsidP="0092637B">
      <w:pPr>
        <w:spacing w:before="24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2637B">
        <w:rPr>
          <w:rFonts w:ascii="Times New Roman" w:hAnsi="Times New Roman" w:cs="Times New Roman"/>
          <w:b/>
          <w:sz w:val="24"/>
          <w:szCs w:val="24"/>
          <w:lang w:val="en-US"/>
        </w:rPr>
        <w:t xml:space="preserve">Table 3. </w:t>
      </w:r>
      <w:r w:rsidR="00CD47CD" w:rsidRPr="0092637B">
        <w:rPr>
          <w:rFonts w:ascii="Times New Roman" w:hAnsi="Times New Roman" w:cs="Times New Roman"/>
          <w:b/>
          <w:sz w:val="24"/>
          <w:szCs w:val="24"/>
          <w:lang w:val="en-US"/>
        </w:rPr>
        <w:t>R</w:t>
      </w:r>
      <w:r w:rsidR="00C262DC" w:rsidRPr="0092637B">
        <w:rPr>
          <w:rFonts w:ascii="Times New Roman" w:hAnsi="Times New Roman" w:cs="Times New Roman"/>
          <w:b/>
          <w:sz w:val="24"/>
          <w:szCs w:val="24"/>
          <w:lang w:val="en-US"/>
        </w:rPr>
        <w:t xml:space="preserve">esults minimizing </w:t>
      </w:r>
      <w:r w:rsidR="00C262DC" w:rsidRPr="0092637B">
        <w:rPr>
          <w:rFonts w:ascii="Times New Roman" w:hAnsi="Times New Roman" w:cs="Times New Roman"/>
          <w:b/>
          <w:i/>
          <w:sz w:val="24"/>
          <w:szCs w:val="24"/>
          <w:lang w:val="en-US"/>
        </w:rPr>
        <w:t>Travel Workload</w:t>
      </w:r>
      <w:r w:rsidR="007E5934" w:rsidRPr="0092637B">
        <w:rPr>
          <w:rFonts w:ascii="Times New Roman" w:hAnsi="Times New Roman" w:cs="Times New Roman"/>
          <w:b/>
          <w:sz w:val="24"/>
          <w:szCs w:val="24"/>
          <w:lang w:val="en-US"/>
        </w:rPr>
        <w:t xml:space="preserve"> (</w:t>
      </w:r>
      <m:oMath>
        <m:sSub>
          <m:sSubPr>
            <m:ctrlPr>
              <w:rPr>
                <w:rFonts w:ascii="Cambria Math" w:hAnsi="Cambria Math"/>
                <w:b/>
                <w:i/>
                <w:sz w:val="24"/>
                <w:szCs w:val="24"/>
                <w:lang w:val="en-US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  <w:lang w:val="en-US"/>
              </w:rPr>
              <m:t>f</m:t>
            </m:r>
          </m:e>
          <m:sub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  <w:lang w:val="en-US"/>
              </w:rPr>
              <m:t>1</m:t>
            </m:r>
          </m:sub>
        </m:sSub>
      </m:oMath>
      <w:r w:rsidR="007E5934" w:rsidRPr="0092637B">
        <w:rPr>
          <w:rFonts w:ascii="Times New Roman" w:hAnsi="Times New Roman" w:cs="Times New Roman"/>
          <w:b/>
          <w:sz w:val="24"/>
          <w:szCs w:val="24"/>
          <w:lang w:val="en-US"/>
        </w:rPr>
        <w:t>)</w:t>
      </w:r>
    </w:p>
    <w:tbl>
      <w:tblPr>
        <w:tblW w:w="7657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4A0"/>
      </w:tblPr>
      <w:tblGrid>
        <w:gridCol w:w="567"/>
        <w:gridCol w:w="1418"/>
        <w:gridCol w:w="1418"/>
        <w:gridCol w:w="1418"/>
        <w:gridCol w:w="1418"/>
        <w:gridCol w:w="1418"/>
      </w:tblGrid>
      <w:tr w:rsidR="00AF7ED9" w:rsidRPr="00A2191B" w:rsidTr="00051CEC">
        <w:trPr>
          <w:trHeight w:val="300"/>
          <w:jc w:val="center"/>
        </w:trPr>
        <w:tc>
          <w:tcPr>
            <w:tcW w:w="567" w:type="dxa"/>
            <w:shd w:val="clear" w:color="auto" w:fill="auto"/>
            <w:noWrap/>
            <w:vAlign w:val="center"/>
          </w:tcPr>
          <w:p w:rsidR="00AF7ED9" w:rsidRPr="00137CFC" w:rsidRDefault="00AF7ED9" w:rsidP="00051CE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i/>
                <w:lang w:val="en-US"/>
              </w:rPr>
            </w:pPr>
            <w:r w:rsidRPr="00137CFC">
              <w:rPr>
                <w:rFonts w:ascii="Times New Roman" w:hAnsi="Times New Roman" w:cs="Times New Roman"/>
                <w:b/>
                <w:i/>
                <w:lang w:val="en-US"/>
              </w:rPr>
              <w:t>m</w:t>
            </w:r>
          </w:p>
        </w:tc>
        <w:tc>
          <w:tcPr>
            <w:tcW w:w="1418" w:type="dxa"/>
            <w:shd w:val="clear" w:color="auto" w:fill="auto"/>
            <w:noWrap/>
            <w:vAlign w:val="center"/>
          </w:tcPr>
          <w:p w:rsidR="00AF7ED9" w:rsidRPr="00A2191B" w:rsidRDefault="00B426D4" w:rsidP="00051CE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m:oMath>
              <m:sSubSup>
                <m:sSubSupPr>
                  <m:ctrlPr>
                    <w:rPr>
                      <w:rFonts w:ascii="Cambria Math" w:hAnsi="Cambria Math" w:cs="Times New Roman"/>
                      <w:b/>
                      <w:i/>
                      <w:sz w:val="24"/>
                      <w:szCs w:val="24"/>
                      <w:lang w:val="en-US"/>
                    </w:rPr>
                  </m:ctrlPr>
                </m:sSubSup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f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1</m:t>
                  </m:r>
                </m:sub>
                <m:sup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*</m:t>
                  </m:r>
                </m:sup>
              </m:sSubSup>
            </m:oMath>
            <w:r w:rsidR="00A64BA2" w:rsidRPr="00A2191B">
              <w:rPr>
                <w:rFonts w:ascii="Times New Roman" w:hAnsi="Times New Roman" w:cs="Times New Roman"/>
                <w:lang w:val="en-US"/>
              </w:rPr>
              <w:t xml:space="preserve">: </w:t>
            </w:r>
            <w:r w:rsidR="00AF7ED9" w:rsidRPr="00A2191B">
              <w:rPr>
                <w:rFonts w:ascii="Times New Roman" w:hAnsi="Times New Roman" w:cs="Times New Roman"/>
                <w:b/>
                <w:lang w:val="en-US"/>
              </w:rPr>
              <w:t>Travel Workload</w:t>
            </w:r>
            <w:r w:rsidR="00AC2EAD" w:rsidRPr="00A2191B">
              <w:rPr>
                <w:rFonts w:ascii="Times New Roman" w:hAnsi="Times New Roman" w:cs="Times New Roman"/>
                <w:b/>
                <w:lang w:val="en-US"/>
              </w:rPr>
              <w:t xml:space="preserve"> [hr/year]</w:t>
            </w:r>
          </w:p>
        </w:tc>
        <w:tc>
          <w:tcPr>
            <w:tcW w:w="1418" w:type="dxa"/>
            <w:shd w:val="clear" w:color="auto" w:fill="auto"/>
            <w:noWrap/>
            <w:vAlign w:val="center"/>
          </w:tcPr>
          <w:p w:rsidR="00AF7ED9" w:rsidRPr="00A2191B" w:rsidRDefault="00AF7ED9" w:rsidP="00051CE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r w:rsidRPr="00A2191B">
              <w:rPr>
                <w:rFonts w:ascii="Times New Roman" w:hAnsi="Times New Roman" w:cs="Times New Roman"/>
                <w:b/>
                <w:lang w:val="en-US"/>
              </w:rPr>
              <w:t>Total Workload</w:t>
            </w:r>
            <w:r w:rsidR="00AC2EAD" w:rsidRPr="00A2191B">
              <w:rPr>
                <w:rFonts w:ascii="Times New Roman" w:hAnsi="Times New Roman" w:cs="Times New Roman"/>
                <w:b/>
                <w:lang w:val="en-US"/>
              </w:rPr>
              <w:t xml:space="preserve"> [hr/year]</w:t>
            </w:r>
          </w:p>
        </w:tc>
        <w:tc>
          <w:tcPr>
            <w:tcW w:w="1418" w:type="dxa"/>
            <w:shd w:val="clear" w:color="auto" w:fill="auto"/>
            <w:noWrap/>
            <w:vAlign w:val="center"/>
          </w:tcPr>
          <w:p w:rsidR="00AF7ED9" w:rsidRPr="00A2191B" w:rsidRDefault="00AF7ED9" w:rsidP="00051CE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r w:rsidRPr="00A2191B">
              <w:rPr>
                <w:rFonts w:ascii="Times New Roman" w:hAnsi="Times New Roman" w:cs="Times New Roman"/>
                <w:b/>
                <w:lang w:val="en-US"/>
              </w:rPr>
              <w:t>Average Workload</w:t>
            </w:r>
            <w:r w:rsidR="00AC2EAD" w:rsidRPr="00A2191B">
              <w:rPr>
                <w:rFonts w:ascii="Times New Roman" w:hAnsi="Times New Roman" w:cs="Times New Roman"/>
                <w:b/>
                <w:lang w:val="en-US"/>
              </w:rPr>
              <w:t xml:space="preserve"> [hr/year]</w:t>
            </w:r>
          </w:p>
        </w:tc>
        <w:tc>
          <w:tcPr>
            <w:tcW w:w="1418" w:type="dxa"/>
            <w:shd w:val="clear" w:color="000000" w:fill="auto"/>
            <w:noWrap/>
            <w:vAlign w:val="center"/>
          </w:tcPr>
          <w:p w:rsidR="00AF7ED9" w:rsidRPr="00A2191B" w:rsidRDefault="00B426D4" w:rsidP="00051CE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b/>
                      <w:i/>
                      <w:lang w:val="en-US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lang w:val="en-US"/>
                    </w:rPr>
                    <m:t>f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lang w:val="en-US"/>
                    </w:rPr>
                    <m:t>2</m:t>
                  </m:r>
                </m:sub>
              </m:sSub>
            </m:oMath>
            <w:r w:rsidR="00A64BA2" w:rsidRPr="00A2191B">
              <w:rPr>
                <w:rFonts w:ascii="Times New Roman" w:hAnsi="Times New Roman" w:cs="Times New Roman"/>
                <w:b/>
                <w:lang w:val="en-US"/>
              </w:rPr>
              <w:t>:</w:t>
            </w:r>
            <w:r w:rsidR="00AF7ED9" w:rsidRPr="00A2191B">
              <w:rPr>
                <w:rFonts w:ascii="Times New Roman" w:hAnsi="Times New Roman" w:cs="Times New Roman"/>
                <w:b/>
                <w:lang w:val="en-US"/>
              </w:rPr>
              <w:t>Workload Deviations</w:t>
            </w:r>
            <w:r w:rsidR="00AC2EAD" w:rsidRPr="00A2191B">
              <w:rPr>
                <w:rFonts w:ascii="Times New Roman" w:hAnsi="Times New Roman" w:cs="Times New Roman"/>
                <w:b/>
                <w:lang w:val="en-US"/>
              </w:rPr>
              <w:t xml:space="preserve"> [hr/year]</w:t>
            </w:r>
          </w:p>
        </w:tc>
        <w:tc>
          <w:tcPr>
            <w:tcW w:w="1418" w:type="dxa"/>
            <w:shd w:val="clear" w:color="auto" w:fill="auto"/>
            <w:noWrap/>
            <w:vAlign w:val="center"/>
          </w:tcPr>
          <w:p w:rsidR="00AF7ED9" w:rsidRPr="00A2191B" w:rsidRDefault="00AF7ED9" w:rsidP="00051CEC">
            <w:pPr>
              <w:spacing w:after="0"/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r w:rsidRPr="00A2191B">
              <w:rPr>
                <w:rFonts w:ascii="Times New Roman" w:hAnsi="Times New Roman" w:cs="Times New Roman"/>
                <w:b/>
                <w:lang w:val="en-US"/>
              </w:rPr>
              <w:t xml:space="preserve">Ratio       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i/>
                      <w:lang w:val="en-US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lang w:val="en-US"/>
                    </w:rPr>
                    <m:t>T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lang w:val="en-US"/>
                    </w:rPr>
                    <m:t>T</m:t>
                  </m:r>
                </m:sub>
              </m:sSub>
              <m:r>
                <m:rPr>
                  <m:sty m:val="bi"/>
                </m:rPr>
                <w:rPr>
                  <w:rFonts w:ascii="Cambria Math" w:hAnsi="Cambria Math" w:cs="Times New Roman"/>
                  <w:lang w:val="en-US"/>
                </w:rPr>
                <m:t>/</m:t>
              </m:r>
              <m:sSub>
                <m:sSubPr>
                  <m:ctrlPr>
                    <w:rPr>
                      <w:rFonts w:ascii="Cambria Math" w:hAnsi="Cambria Math"/>
                      <w:b/>
                      <w:i/>
                      <w:lang w:val="en-US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lang w:val="en-US"/>
                    </w:rPr>
                    <m:t>V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lang w:val="en-US"/>
                    </w:rPr>
                    <m:t>T</m:t>
                  </m:r>
                </m:sub>
              </m:sSub>
            </m:oMath>
          </w:p>
        </w:tc>
      </w:tr>
      <w:tr w:rsidR="00CB25B4" w:rsidRPr="00A2191B" w:rsidTr="00D67687">
        <w:trPr>
          <w:trHeight w:val="300"/>
          <w:jc w:val="center"/>
        </w:trPr>
        <w:tc>
          <w:tcPr>
            <w:tcW w:w="567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AF7E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5A0B7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132.067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D6768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.230.377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D6768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.230.377</w:t>
            </w:r>
          </w:p>
        </w:tc>
        <w:tc>
          <w:tcPr>
            <w:tcW w:w="1418" w:type="dxa"/>
            <w:shd w:val="clear" w:color="000000" w:fill="auto"/>
            <w:noWrap/>
            <w:vAlign w:val="bottom"/>
            <w:hideMark/>
          </w:tcPr>
          <w:p w:rsidR="00CB25B4" w:rsidRPr="00A2191B" w:rsidRDefault="00CB25B4" w:rsidP="00D6768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D6768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03,07%</w:t>
            </w:r>
          </w:p>
        </w:tc>
      </w:tr>
      <w:tr w:rsidR="00CB25B4" w:rsidRPr="00A2191B" w:rsidTr="00D67687">
        <w:trPr>
          <w:trHeight w:val="300"/>
          <w:jc w:val="center"/>
        </w:trPr>
        <w:tc>
          <w:tcPr>
            <w:tcW w:w="567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AF7E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5A0B7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35.002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D6768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533.310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D6768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766.655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D6768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10.800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D6768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9,61%</w:t>
            </w:r>
          </w:p>
        </w:tc>
      </w:tr>
      <w:tr w:rsidR="00CB25B4" w:rsidRPr="00A2191B" w:rsidTr="00D67687">
        <w:trPr>
          <w:trHeight w:val="300"/>
          <w:jc w:val="center"/>
        </w:trPr>
        <w:tc>
          <w:tcPr>
            <w:tcW w:w="567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AF7E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5A0B7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42.188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D6768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340.498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D6768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46.833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D6768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77.036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D6768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2,05%</w:t>
            </w:r>
          </w:p>
        </w:tc>
      </w:tr>
      <w:tr w:rsidR="00CB25B4" w:rsidRPr="00A2191B" w:rsidTr="00D67687">
        <w:trPr>
          <w:trHeight w:val="300"/>
          <w:jc w:val="center"/>
        </w:trPr>
        <w:tc>
          <w:tcPr>
            <w:tcW w:w="567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AF7E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5A0B7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79.018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D6768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277.328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D6768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19.332</w:t>
            </w:r>
          </w:p>
        </w:tc>
        <w:tc>
          <w:tcPr>
            <w:tcW w:w="1418" w:type="dxa"/>
            <w:shd w:val="clear" w:color="auto" w:fill="F2F2F2" w:themeFill="background1" w:themeFillShade="F2"/>
            <w:noWrap/>
            <w:vAlign w:val="bottom"/>
            <w:hideMark/>
          </w:tcPr>
          <w:p w:rsidR="00CB25B4" w:rsidRPr="00A2191B" w:rsidRDefault="00CB25B4" w:rsidP="00D6768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79.658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D6768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6,30%</w:t>
            </w:r>
          </w:p>
        </w:tc>
      </w:tr>
      <w:tr w:rsidR="00CB25B4" w:rsidRPr="00A2191B" w:rsidTr="00D67687">
        <w:trPr>
          <w:trHeight w:val="300"/>
          <w:jc w:val="center"/>
        </w:trPr>
        <w:tc>
          <w:tcPr>
            <w:tcW w:w="567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AF7E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5A0B7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29.777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D6768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228.087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D6768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45.617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D6768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46.956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D6768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1,82%</w:t>
            </w:r>
          </w:p>
        </w:tc>
      </w:tr>
      <w:tr w:rsidR="00CB25B4" w:rsidRPr="00A2191B" w:rsidTr="00D67687">
        <w:trPr>
          <w:trHeight w:val="300"/>
          <w:jc w:val="center"/>
        </w:trPr>
        <w:tc>
          <w:tcPr>
            <w:tcW w:w="567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AF7E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5A0B7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94.087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D6768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192.397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D6768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98.733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D6768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40.506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D6768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8,57%</w:t>
            </w:r>
          </w:p>
        </w:tc>
      </w:tr>
      <w:tr w:rsidR="00CB25B4" w:rsidRPr="00A2191B" w:rsidTr="00D67687">
        <w:trPr>
          <w:trHeight w:val="300"/>
          <w:jc w:val="center"/>
        </w:trPr>
        <w:tc>
          <w:tcPr>
            <w:tcW w:w="567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AF7E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5A0B7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72.868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D6768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171.178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D6768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67.311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D6768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31.159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D6768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6,63%</w:t>
            </w:r>
          </w:p>
        </w:tc>
      </w:tr>
      <w:tr w:rsidR="00CB25B4" w:rsidRPr="00A2191B" w:rsidTr="00D67687">
        <w:trPr>
          <w:trHeight w:val="300"/>
          <w:jc w:val="center"/>
        </w:trPr>
        <w:tc>
          <w:tcPr>
            <w:tcW w:w="567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AF7E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5A0B7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5.736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D6768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154.045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D6768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44.256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D6768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72.255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D6768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,07%</w:t>
            </w:r>
          </w:p>
        </w:tc>
      </w:tr>
      <w:tr w:rsidR="00CB25B4" w:rsidRPr="00A2191B" w:rsidTr="00D67687">
        <w:trPr>
          <w:trHeight w:val="300"/>
          <w:jc w:val="center"/>
        </w:trPr>
        <w:tc>
          <w:tcPr>
            <w:tcW w:w="567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AF7E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5A0B7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3.844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D6768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142.154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D6768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26.906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D6768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63.710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D6768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,99%</w:t>
            </w:r>
          </w:p>
        </w:tc>
      </w:tr>
      <w:tr w:rsidR="00CB25B4" w:rsidRPr="00A2191B" w:rsidTr="00D67687">
        <w:trPr>
          <w:trHeight w:val="300"/>
          <w:jc w:val="center"/>
        </w:trPr>
        <w:tc>
          <w:tcPr>
            <w:tcW w:w="567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AF7E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5A0B7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4.324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D6768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132.633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D6768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13.263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D6768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99.284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D6768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,13%</w:t>
            </w:r>
          </w:p>
        </w:tc>
      </w:tr>
      <w:tr w:rsidR="00CB25B4" w:rsidRPr="00A2191B" w:rsidTr="00D67687">
        <w:trPr>
          <w:trHeight w:val="300"/>
          <w:jc w:val="center"/>
        </w:trPr>
        <w:tc>
          <w:tcPr>
            <w:tcW w:w="567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AF7E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1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5A0B7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7.805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D6768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126.115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D6768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02.374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D6768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26.629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D6768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,53%</w:t>
            </w:r>
          </w:p>
        </w:tc>
      </w:tr>
      <w:tr w:rsidR="00CB25B4" w:rsidRPr="00A2191B" w:rsidTr="00D67687">
        <w:trPr>
          <w:trHeight w:val="300"/>
          <w:jc w:val="center"/>
        </w:trPr>
        <w:tc>
          <w:tcPr>
            <w:tcW w:w="567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AF7E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2</w:t>
            </w:r>
          </w:p>
        </w:tc>
        <w:tc>
          <w:tcPr>
            <w:tcW w:w="1418" w:type="dxa"/>
            <w:shd w:val="clear" w:color="auto" w:fill="F2F2F2" w:themeFill="background1" w:themeFillShade="F2"/>
            <w:noWrap/>
            <w:vAlign w:val="bottom"/>
            <w:hideMark/>
          </w:tcPr>
          <w:p w:rsidR="00CB25B4" w:rsidRPr="00A2191B" w:rsidRDefault="00CB25B4" w:rsidP="005A0B7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22.307</w:t>
            </w:r>
          </w:p>
        </w:tc>
        <w:tc>
          <w:tcPr>
            <w:tcW w:w="1418" w:type="dxa"/>
            <w:shd w:val="clear" w:color="auto" w:fill="F2F2F2" w:themeFill="background1" w:themeFillShade="F2"/>
            <w:noWrap/>
            <w:vAlign w:val="bottom"/>
            <w:hideMark/>
          </w:tcPr>
          <w:p w:rsidR="00CB25B4" w:rsidRPr="00A2191B" w:rsidRDefault="00CB25B4" w:rsidP="00D6768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1.120.617</w:t>
            </w:r>
          </w:p>
        </w:tc>
        <w:tc>
          <w:tcPr>
            <w:tcW w:w="1418" w:type="dxa"/>
            <w:shd w:val="clear" w:color="auto" w:fill="F2F2F2" w:themeFill="background1" w:themeFillShade="F2"/>
            <w:noWrap/>
            <w:vAlign w:val="bottom"/>
            <w:hideMark/>
          </w:tcPr>
          <w:p w:rsidR="00CB25B4" w:rsidRPr="00A2191B" w:rsidRDefault="00CB25B4" w:rsidP="00D6768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93.385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CB25B4" w:rsidRPr="00A2191B" w:rsidRDefault="00CB25B4" w:rsidP="00D6768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44.243</w:t>
            </w:r>
          </w:p>
        </w:tc>
        <w:tc>
          <w:tcPr>
            <w:tcW w:w="1418" w:type="dxa"/>
            <w:shd w:val="clear" w:color="auto" w:fill="F2F2F2" w:themeFill="background1" w:themeFillShade="F2"/>
            <w:noWrap/>
            <w:vAlign w:val="bottom"/>
            <w:hideMark/>
          </w:tcPr>
          <w:p w:rsidR="00CB25B4" w:rsidRPr="00A2191B" w:rsidRDefault="00CB25B4" w:rsidP="00D6768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2,03%</w:t>
            </w:r>
          </w:p>
        </w:tc>
      </w:tr>
    </w:tbl>
    <w:p w:rsidR="0092637B" w:rsidRPr="00A2191B" w:rsidRDefault="0092637B" w:rsidP="0092637B">
      <w:pPr>
        <w:spacing w:before="240"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A2191B">
        <w:rPr>
          <w:rFonts w:ascii="Times New Roman" w:hAnsi="Times New Roman" w:cs="Times New Roman"/>
          <w:b/>
          <w:sz w:val="24"/>
          <w:szCs w:val="24"/>
          <w:lang w:val="en-US"/>
        </w:rPr>
        <w:t>Source: Presented by the authors</w:t>
      </w:r>
    </w:p>
    <w:p w:rsidR="00902B50" w:rsidRPr="00A2191B" w:rsidRDefault="00902B50" w:rsidP="00A13493">
      <w:pPr>
        <w:spacing w:before="240" w:after="0" w:line="24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2A0265" w:rsidRPr="00A2191B" w:rsidRDefault="002A0265" w:rsidP="002A0265">
      <w:pPr>
        <w:spacing w:before="24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2A0265" w:rsidRPr="00A2191B" w:rsidRDefault="002A0265" w:rsidP="002A0265">
      <w:pPr>
        <w:spacing w:before="24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2A0265" w:rsidRPr="00A2191B" w:rsidRDefault="002A0265" w:rsidP="002A0265">
      <w:pPr>
        <w:spacing w:before="24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2A0265" w:rsidRPr="00A2191B" w:rsidRDefault="002A0265" w:rsidP="002A0265">
      <w:pPr>
        <w:spacing w:before="24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2A0265" w:rsidRPr="0092637B" w:rsidRDefault="002A0265" w:rsidP="00D8259A">
      <w:pPr>
        <w:spacing w:before="24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2637B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 xml:space="preserve">Table 4. </w:t>
      </w:r>
      <w:r w:rsidR="006E3789" w:rsidRPr="0092637B">
        <w:rPr>
          <w:rFonts w:ascii="Times New Roman" w:hAnsi="Times New Roman" w:cs="Times New Roman"/>
          <w:b/>
          <w:sz w:val="24"/>
          <w:szCs w:val="24"/>
          <w:lang w:val="en-US"/>
        </w:rPr>
        <w:t>R</w:t>
      </w:r>
      <w:r w:rsidRPr="0092637B">
        <w:rPr>
          <w:rFonts w:ascii="Times New Roman" w:hAnsi="Times New Roman" w:cs="Times New Roman"/>
          <w:b/>
          <w:sz w:val="24"/>
          <w:szCs w:val="24"/>
          <w:lang w:val="en-US"/>
        </w:rPr>
        <w:t xml:space="preserve">esults minimizing </w:t>
      </w:r>
      <w:r w:rsidRPr="0092637B">
        <w:rPr>
          <w:rFonts w:ascii="Times New Roman" w:hAnsi="Times New Roman" w:cs="Times New Roman"/>
          <w:b/>
          <w:i/>
          <w:sz w:val="24"/>
          <w:szCs w:val="24"/>
          <w:lang w:val="en-US"/>
        </w:rPr>
        <w:t>Workload Deviations</w:t>
      </w:r>
      <w:r w:rsidRPr="0092637B">
        <w:rPr>
          <w:rFonts w:ascii="Times New Roman" w:hAnsi="Times New Roman" w:cs="Times New Roman"/>
          <w:b/>
          <w:sz w:val="24"/>
          <w:szCs w:val="24"/>
          <w:lang w:val="en-US"/>
        </w:rPr>
        <w:t xml:space="preserve"> (</w:t>
      </w:r>
      <m:oMath>
        <m:sSub>
          <m:sSubPr>
            <m:ctrlPr>
              <w:rPr>
                <w:rFonts w:ascii="Cambria Math" w:hAnsi="Cambria Math"/>
                <w:b/>
                <w:i/>
                <w:sz w:val="24"/>
                <w:szCs w:val="24"/>
                <w:lang w:val="en-US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  <w:lang w:val="en-US"/>
              </w:rPr>
              <m:t>f</m:t>
            </m:r>
          </m:e>
          <m:sub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  <w:lang w:val="en-US"/>
              </w:rPr>
              <m:t>2</m:t>
            </m:r>
          </m:sub>
        </m:sSub>
      </m:oMath>
      <w:r w:rsidRPr="0092637B">
        <w:rPr>
          <w:rFonts w:ascii="Times New Roman" w:hAnsi="Times New Roman" w:cs="Times New Roman"/>
          <w:b/>
          <w:sz w:val="24"/>
          <w:szCs w:val="24"/>
          <w:lang w:val="en-US"/>
        </w:rPr>
        <w:t>)</w:t>
      </w:r>
    </w:p>
    <w:tbl>
      <w:tblPr>
        <w:tblW w:w="7657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4A0"/>
      </w:tblPr>
      <w:tblGrid>
        <w:gridCol w:w="567"/>
        <w:gridCol w:w="1418"/>
        <w:gridCol w:w="1418"/>
        <w:gridCol w:w="1418"/>
        <w:gridCol w:w="1418"/>
        <w:gridCol w:w="1418"/>
      </w:tblGrid>
      <w:tr w:rsidR="002A0265" w:rsidRPr="00A2191B" w:rsidTr="00051CEC">
        <w:trPr>
          <w:trHeight w:val="300"/>
          <w:jc w:val="center"/>
        </w:trPr>
        <w:tc>
          <w:tcPr>
            <w:tcW w:w="567" w:type="dxa"/>
            <w:shd w:val="clear" w:color="auto" w:fill="auto"/>
            <w:noWrap/>
            <w:vAlign w:val="center"/>
          </w:tcPr>
          <w:p w:rsidR="002A0265" w:rsidRPr="00AC2F53" w:rsidRDefault="002A0265" w:rsidP="00051CE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i/>
                <w:lang w:val="en-US"/>
              </w:rPr>
            </w:pPr>
            <w:r w:rsidRPr="00AC2F53">
              <w:rPr>
                <w:rFonts w:ascii="Times New Roman" w:hAnsi="Times New Roman" w:cs="Times New Roman"/>
                <w:b/>
                <w:i/>
                <w:lang w:val="en-US"/>
              </w:rPr>
              <w:t>m</w:t>
            </w:r>
          </w:p>
        </w:tc>
        <w:tc>
          <w:tcPr>
            <w:tcW w:w="1418" w:type="dxa"/>
            <w:shd w:val="clear" w:color="auto" w:fill="auto"/>
            <w:noWrap/>
            <w:vAlign w:val="center"/>
          </w:tcPr>
          <w:p w:rsidR="002A0265" w:rsidRPr="00A2191B" w:rsidRDefault="00B426D4" w:rsidP="00051CE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m:oMath>
              <m:sSubSup>
                <m:sSubSupPr>
                  <m:ctrlPr>
                    <w:rPr>
                      <w:rFonts w:ascii="Cambria Math" w:hAnsi="Cambria Math" w:cs="Times New Roman"/>
                      <w:b/>
                      <w:i/>
                      <w:sz w:val="24"/>
                      <w:szCs w:val="24"/>
                      <w:lang w:val="en-US"/>
                    </w:rPr>
                  </m:ctrlPr>
                </m:sSubSup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f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2</m:t>
                  </m:r>
                </m:sub>
                <m:sup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*</m:t>
                  </m:r>
                </m:sup>
              </m:sSubSup>
            </m:oMath>
            <w:r w:rsidR="002A0265" w:rsidRPr="00A2191B">
              <w:rPr>
                <w:rFonts w:ascii="Times New Roman" w:hAnsi="Times New Roman" w:cs="Times New Roman"/>
                <w:b/>
                <w:lang w:val="en-US"/>
              </w:rPr>
              <w:t>:Workload Deviations [hr/year]</w:t>
            </w:r>
          </w:p>
        </w:tc>
        <w:tc>
          <w:tcPr>
            <w:tcW w:w="1418" w:type="dxa"/>
            <w:shd w:val="clear" w:color="auto" w:fill="auto"/>
            <w:noWrap/>
            <w:vAlign w:val="center"/>
          </w:tcPr>
          <w:p w:rsidR="002A0265" w:rsidRPr="00A2191B" w:rsidRDefault="002A0265" w:rsidP="00051CE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r w:rsidRPr="00A2191B">
              <w:rPr>
                <w:rFonts w:ascii="Times New Roman" w:hAnsi="Times New Roman" w:cs="Times New Roman"/>
                <w:b/>
                <w:lang w:val="en-US"/>
              </w:rPr>
              <w:t>Total Workload [hr/year]</w:t>
            </w:r>
          </w:p>
        </w:tc>
        <w:tc>
          <w:tcPr>
            <w:tcW w:w="1418" w:type="dxa"/>
            <w:shd w:val="clear" w:color="auto" w:fill="auto"/>
            <w:noWrap/>
            <w:vAlign w:val="center"/>
          </w:tcPr>
          <w:p w:rsidR="002A0265" w:rsidRPr="00A2191B" w:rsidRDefault="002A0265" w:rsidP="00051CE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r w:rsidRPr="00A2191B">
              <w:rPr>
                <w:rFonts w:ascii="Times New Roman" w:hAnsi="Times New Roman" w:cs="Times New Roman"/>
                <w:b/>
                <w:lang w:val="en-US"/>
              </w:rPr>
              <w:t>Average Workload [hr/year]</w:t>
            </w:r>
          </w:p>
        </w:tc>
        <w:tc>
          <w:tcPr>
            <w:tcW w:w="1418" w:type="dxa"/>
            <w:shd w:val="clear" w:color="000000" w:fill="auto"/>
            <w:noWrap/>
            <w:vAlign w:val="center"/>
          </w:tcPr>
          <w:p w:rsidR="002A0265" w:rsidRPr="00A2191B" w:rsidRDefault="00B426D4" w:rsidP="00051CE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b/>
                      <w:i/>
                      <w:lang w:val="en-US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lang w:val="en-US"/>
                    </w:rPr>
                    <m:t>f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lang w:val="en-US"/>
                    </w:rPr>
                    <m:t>1</m:t>
                  </m:r>
                </m:sub>
              </m:sSub>
              <m:r>
                <m:rPr>
                  <m:sty m:val="bi"/>
                </m:rPr>
                <w:rPr>
                  <w:rFonts w:ascii="Cambria Math" w:hAnsi="Cambria Math"/>
                  <w:lang w:val="en-US"/>
                </w:rPr>
                <m:t xml:space="preserve">: </m:t>
              </m:r>
            </m:oMath>
            <w:r w:rsidR="002A0265" w:rsidRPr="00A2191B">
              <w:rPr>
                <w:rFonts w:ascii="Times New Roman" w:hAnsi="Times New Roman" w:cs="Times New Roman"/>
                <w:b/>
                <w:lang w:val="en-US"/>
              </w:rPr>
              <w:t>Travel Workload [hr/year]</w:t>
            </w:r>
          </w:p>
        </w:tc>
        <w:tc>
          <w:tcPr>
            <w:tcW w:w="1418" w:type="dxa"/>
            <w:shd w:val="clear" w:color="auto" w:fill="auto"/>
            <w:noWrap/>
            <w:vAlign w:val="center"/>
          </w:tcPr>
          <w:p w:rsidR="002A0265" w:rsidRPr="00A2191B" w:rsidRDefault="002A0265" w:rsidP="00051CEC">
            <w:pPr>
              <w:spacing w:after="0"/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r w:rsidRPr="00A2191B">
              <w:rPr>
                <w:rFonts w:ascii="Times New Roman" w:hAnsi="Times New Roman" w:cs="Times New Roman"/>
                <w:b/>
                <w:lang w:val="en-US"/>
              </w:rPr>
              <w:t xml:space="preserve">Ratio       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i/>
                      <w:lang w:val="en-US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lang w:val="en-US"/>
                    </w:rPr>
                    <m:t>T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lang w:val="en-US"/>
                    </w:rPr>
                    <m:t>T</m:t>
                  </m:r>
                </m:sub>
              </m:sSub>
              <m:r>
                <m:rPr>
                  <m:sty m:val="bi"/>
                </m:rPr>
                <w:rPr>
                  <w:rFonts w:ascii="Cambria Math" w:hAnsi="Cambria Math" w:cs="Times New Roman"/>
                  <w:lang w:val="en-US"/>
                </w:rPr>
                <m:t>/</m:t>
              </m:r>
              <m:sSub>
                <m:sSubPr>
                  <m:ctrlPr>
                    <w:rPr>
                      <w:rFonts w:ascii="Cambria Math" w:hAnsi="Cambria Math"/>
                      <w:b/>
                      <w:i/>
                      <w:lang w:val="en-US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lang w:val="en-US"/>
                    </w:rPr>
                    <m:t>V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lang w:val="en-US"/>
                    </w:rPr>
                    <m:t>T</m:t>
                  </m:r>
                </m:sub>
              </m:sSub>
            </m:oMath>
          </w:p>
        </w:tc>
      </w:tr>
      <w:tr w:rsidR="00B20262" w:rsidRPr="00A2191B" w:rsidTr="00155984">
        <w:trPr>
          <w:trHeight w:val="300"/>
          <w:jc w:val="center"/>
        </w:trPr>
        <w:tc>
          <w:tcPr>
            <w:tcW w:w="567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6A770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3756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3756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.230.383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15598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.230.383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15598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132.073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15598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03,07%</w:t>
            </w:r>
          </w:p>
        </w:tc>
      </w:tr>
      <w:tr w:rsidR="00B20262" w:rsidRPr="00A2191B" w:rsidTr="00E87D9E">
        <w:trPr>
          <w:trHeight w:val="300"/>
          <w:jc w:val="center"/>
        </w:trPr>
        <w:tc>
          <w:tcPr>
            <w:tcW w:w="567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6A770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18" w:type="dxa"/>
            <w:shd w:val="clear" w:color="auto" w:fill="F2F2F2" w:themeFill="background1" w:themeFillShade="F2"/>
            <w:noWrap/>
            <w:vAlign w:val="bottom"/>
            <w:hideMark/>
          </w:tcPr>
          <w:p w:rsidR="00B20262" w:rsidRPr="00A2191B" w:rsidRDefault="00B20262" w:rsidP="003756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11.492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3756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579.638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15598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789.819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15598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81.328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15598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3,82%</w:t>
            </w:r>
          </w:p>
        </w:tc>
      </w:tr>
      <w:tr w:rsidR="00B20262" w:rsidRPr="00A2191B" w:rsidTr="00155984">
        <w:trPr>
          <w:trHeight w:val="300"/>
          <w:jc w:val="center"/>
        </w:trPr>
        <w:tc>
          <w:tcPr>
            <w:tcW w:w="567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6A770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3756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8.046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3756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448.363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15598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59.545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15598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50.053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15598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1,87%</w:t>
            </w:r>
          </w:p>
        </w:tc>
      </w:tr>
      <w:tr w:rsidR="00B20262" w:rsidRPr="00A2191B" w:rsidTr="00155984">
        <w:trPr>
          <w:trHeight w:val="300"/>
          <w:jc w:val="center"/>
        </w:trPr>
        <w:tc>
          <w:tcPr>
            <w:tcW w:w="567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6A770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3756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4.600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3756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317.087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15598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29.272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15598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18.777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15598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9,92%</w:t>
            </w:r>
          </w:p>
        </w:tc>
      </w:tr>
      <w:tr w:rsidR="00B20262" w:rsidRPr="00A2191B" w:rsidTr="00155984">
        <w:trPr>
          <w:trHeight w:val="300"/>
          <w:jc w:val="center"/>
        </w:trPr>
        <w:tc>
          <w:tcPr>
            <w:tcW w:w="567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6A770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3756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0.408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3756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226.503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15598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74.402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15598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28.193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15598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1,67%</w:t>
            </w:r>
          </w:p>
        </w:tc>
      </w:tr>
      <w:tr w:rsidR="00B20262" w:rsidRPr="00A2191B" w:rsidTr="00155984">
        <w:trPr>
          <w:trHeight w:val="300"/>
          <w:jc w:val="center"/>
        </w:trPr>
        <w:tc>
          <w:tcPr>
            <w:tcW w:w="567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6A770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3756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6.217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3756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225.637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15598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4.273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15598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27.327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15598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1,59%</w:t>
            </w:r>
          </w:p>
        </w:tc>
      </w:tr>
      <w:tr w:rsidR="00B20262" w:rsidRPr="00A2191B" w:rsidTr="00E72531">
        <w:trPr>
          <w:trHeight w:val="300"/>
          <w:jc w:val="center"/>
        </w:trPr>
        <w:tc>
          <w:tcPr>
            <w:tcW w:w="567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6A770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3756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7.083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3756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226.503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15598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75.413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15598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28.193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15598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1,67%</w:t>
            </w:r>
          </w:p>
        </w:tc>
      </w:tr>
      <w:tr w:rsidR="00B20262" w:rsidRPr="00A2191B" w:rsidTr="00E72531">
        <w:trPr>
          <w:trHeight w:val="300"/>
          <w:jc w:val="center"/>
        </w:trPr>
        <w:tc>
          <w:tcPr>
            <w:tcW w:w="567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6A770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3756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7.949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3756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172.423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15598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46.553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15598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74.113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15598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6,75%</w:t>
            </w:r>
          </w:p>
        </w:tc>
      </w:tr>
      <w:tr w:rsidR="00B20262" w:rsidRPr="00A2191B" w:rsidTr="00155984">
        <w:trPr>
          <w:trHeight w:val="300"/>
          <w:jc w:val="center"/>
        </w:trPr>
        <w:tc>
          <w:tcPr>
            <w:tcW w:w="567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6A770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3756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7.158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3756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163.543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15598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31.010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15598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65.233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15598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,94%</w:t>
            </w:r>
          </w:p>
        </w:tc>
      </w:tr>
      <w:tr w:rsidR="00B20262" w:rsidRPr="00A2191B" w:rsidTr="00155984">
        <w:trPr>
          <w:trHeight w:val="300"/>
          <w:jc w:val="center"/>
        </w:trPr>
        <w:tc>
          <w:tcPr>
            <w:tcW w:w="567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6A770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3756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6.367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3756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154.663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15598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15.466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15598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6.353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15598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,13%</w:t>
            </w:r>
          </w:p>
        </w:tc>
      </w:tr>
      <w:tr w:rsidR="00B20262" w:rsidRPr="00A2191B" w:rsidTr="00155984">
        <w:trPr>
          <w:trHeight w:val="300"/>
          <w:jc w:val="center"/>
        </w:trPr>
        <w:tc>
          <w:tcPr>
            <w:tcW w:w="567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6A770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1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3756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80.945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3756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149.851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15598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05.443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15598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1.541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15598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,69%</w:t>
            </w:r>
          </w:p>
        </w:tc>
      </w:tr>
      <w:tr w:rsidR="00B20262" w:rsidRPr="00A2191B" w:rsidTr="00A84267">
        <w:trPr>
          <w:trHeight w:val="300"/>
          <w:jc w:val="center"/>
        </w:trPr>
        <w:tc>
          <w:tcPr>
            <w:tcW w:w="567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6A770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2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B20262" w:rsidRPr="00A2191B" w:rsidRDefault="00B20262" w:rsidP="003756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05.523</w:t>
            </w:r>
          </w:p>
        </w:tc>
        <w:tc>
          <w:tcPr>
            <w:tcW w:w="1418" w:type="dxa"/>
            <w:shd w:val="clear" w:color="auto" w:fill="F2F2F2" w:themeFill="background1" w:themeFillShade="F2"/>
            <w:noWrap/>
            <w:vAlign w:val="bottom"/>
            <w:hideMark/>
          </w:tcPr>
          <w:p w:rsidR="00B20262" w:rsidRPr="00A2191B" w:rsidRDefault="00B20262" w:rsidP="003756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1.145.040</w:t>
            </w:r>
          </w:p>
        </w:tc>
        <w:tc>
          <w:tcPr>
            <w:tcW w:w="1418" w:type="dxa"/>
            <w:shd w:val="clear" w:color="auto" w:fill="F2F2F2" w:themeFill="background1" w:themeFillShade="F2"/>
            <w:noWrap/>
            <w:vAlign w:val="bottom"/>
            <w:hideMark/>
          </w:tcPr>
          <w:p w:rsidR="00B20262" w:rsidRPr="00A2191B" w:rsidRDefault="00B20262" w:rsidP="0015598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95.420</w:t>
            </w:r>
          </w:p>
        </w:tc>
        <w:tc>
          <w:tcPr>
            <w:tcW w:w="1418" w:type="dxa"/>
            <w:shd w:val="clear" w:color="auto" w:fill="F2F2F2" w:themeFill="background1" w:themeFillShade="F2"/>
            <w:noWrap/>
            <w:vAlign w:val="bottom"/>
            <w:hideMark/>
          </w:tcPr>
          <w:p w:rsidR="00B20262" w:rsidRPr="00A2191B" w:rsidRDefault="00B20262" w:rsidP="0015598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46.730</w:t>
            </w:r>
          </w:p>
        </w:tc>
        <w:tc>
          <w:tcPr>
            <w:tcW w:w="1418" w:type="dxa"/>
            <w:shd w:val="clear" w:color="auto" w:fill="F2F2F2" w:themeFill="background1" w:themeFillShade="F2"/>
            <w:noWrap/>
            <w:vAlign w:val="bottom"/>
            <w:hideMark/>
          </w:tcPr>
          <w:p w:rsidR="00B20262" w:rsidRPr="00A2191B" w:rsidRDefault="00B20262" w:rsidP="0015598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4,25%</w:t>
            </w:r>
          </w:p>
        </w:tc>
      </w:tr>
    </w:tbl>
    <w:p w:rsidR="0092637B" w:rsidRPr="00A2191B" w:rsidRDefault="0092637B" w:rsidP="0092637B">
      <w:pPr>
        <w:spacing w:before="240"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A2191B">
        <w:rPr>
          <w:rFonts w:ascii="Times New Roman" w:hAnsi="Times New Roman" w:cs="Times New Roman"/>
          <w:b/>
          <w:sz w:val="24"/>
          <w:szCs w:val="24"/>
          <w:lang w:val="en-US"/>
        </w:rPr>
        <w:t>Source: Presented by the authors</w:t>
      </w:r>
    </w:p>
    <w:p w:rsidR="002A0265" w:rsidRPr="00A2191B" w:rsidRDefault="002A0265" w:rsidP="002A0265">
      <w:pPr>
        <w:spacing w:before="240" w:after="0" w:line="24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1041FB" w:rsidRPr="0092637B" w:rsidRDefault="001041FB" w:rsidP="0092637B">
      <w:pPr>
        <w:spacing w:before="24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A2191B">
        <w:rPr>
          <w:rFonts w:ascii="Times New Roman" w:hAnsi="Times New Roman" w:cs="Times New Roman"/>
          <w:b/>
          <w:sz w:val="24"/>
          <w:szCs w:val="24"/>
          <w:lang w:val="en-US"/>
        </w:rPr>
        <w:t>Table 5.</w:t>
      </w:r>
      <w:r w:rsidRPr="0092637B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B34581" w:rsidRPr="0092637B">
        <w:rPr>
          <w:rFonts w:ascii="Times New Roman" w:hAnsi="Times New Roman" w:cs="Times New Roman"/>
          <w:b/>
          <w:sz w:val="24"/>
          <w:szCs w:val="24"/>
          <w:lang w:val="en-US"/>
        </w:rPr>
        <w:t>T</w:t>
      </w:r>
      <w:r w:rsidR="00C55631" w:rsidRPr="0092637B">
        <w:rPr>
          <w:rFonts w:ascii="Times New Roman" w:hAnsi="Times New Roman" w:cs="Times New Roman"/>
          <w:b/>
          <w:sz w:val="24"/>
          <w:szCs w:val="24"/>
          <w:lang w:val="en-US"/>
        </w:rPr>
        <w:t xml:space="preserve">rade-offs </w:t>
      </w:r>
      <w:r w:rsidR="00B34581" w:rsidRPr="0092637B">
        <w:rPr>
          <w:rFonts w:ascii="Times New Roman" w:hAnsi="Times New Roman" w:cs="Times New Roman"/>
          <w:b/>
          <w:sz w:val="24"/>
          <w:szCs w:val="24"/>
          <w:lang w:val="en-US"/>
        </w:rPr>
        <w:t xml:space="preserve">Analysis: </w:t>
      </w:r>
      <w:r w:rsidR="00C55631" w:rsidRPr="0092637B">
        <w:rPr>
          <w:rFonts w:ascii="Times New Roman" w:hAnsi="Times New Roman" w:cs="Times New Roman"/>
          <w:b/>
          <w:i/>
          <w:sz w:val="24"/>
          <w:szCs w:val="24"/>
          <w:lang w:val="en-US"/>
        </w:rPr>
        <w:t>Travel Workload</w:t>
      </w:r>
      <w:r w:rsidR="00C55631" w:rsidRPr="0092637B">
        <w:rPr>
          <w:rFonts w:ascii="Times New Roman" w:hAnsi="Times New Roman" w:cs="Times New Roman"/>
          <w:b/>
          <w:sz w:val="24"/>
          <w:szCs w:val="24"/>
          <w:lang w:val="en-US"/>
        </w:rPr>
        <w:t xml:space="preserve"> (</w:t>
      </w:r>
      <m:oMath>
        <m:sSub>
          <m:sSubPr>
            <m:ctrlPr>
              <w:rPr>
                <w:rFonts w:ascii="Cambria Math" w:hAnsi="Cambria Math"/>
                <w:b/>
                <w:i/>
                <w:lang w:val="en-US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f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1</m:t>
            </m:r>
          </m:sub>
        </m:sSub>
      </m:oMath>
      <w:r w:rsidR="00C55631" w:rsidRPr="0092637B">
        <w:rPr>
          <w:rFonts w:ascii="Times New Roman" w:hAnsi="Times New Roman" w:cs="Times New Roman"/>
          <w:b/>
          <w:sz w:val="24"/>
          <w:szCs w:val="24"/>
          <w:lang w:val="en-US"/>
        </w:rPr>
        <w:t xml:space="preserve">) and </w:t>
      </w:r>
      <w:r w:rsidR="00C55631" w:rsidRPr="0092637B">
        <w:rPr>
          <w:rFonts w:ascii="Times New Roman" w:hAnsi="Times New Roman" w:cs="Times New Roman"/>
          <w:b/>
          <w:i/>
          <w:sz w:val="24"/>
          <w:szCs w:val="24"/>
          <w:lang w:val="en-US"/>
        </w:rPr>
        <w:t>Workload</w:t>
      </w:r>
      <w:r w:rsidR="00C55631" w:rsidRPr="0092637B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C55631" w:rsidRPr="0092637B">
        <w:rPr>
          <w:rFonts w:ascii="Times New Roman" w:hAnsi="Times New Roman" w:cs="Times New Roman"/>
          <w:b/>
          <w:i/>
          <w:sz w:val="24"/>
          <w:szCs w:val="24"/>
          <w:lang w:val="en-US"/>
        </w:rPr>
        <w:t>Deviations</w:t>
      </w:r>
      <w:r w:rsidR="00C55631" w:rsidRPr="0092637B">
        <w:rPr>
          <w:rFonts w:ascii="Times New Roman" w:hAnsi="Times New Roman" w:cs="Times New Roman"/>
          <w:b/>
          <w:sz w:val="24"/>
          <w:szCs w:val="24"/>
          <w:lang w:val="en-US"/>
        </w:rPr>
        <w:t xml:space="preserve"> (</w:t>
      </w:r>
      <m:oMath>
        <m:sSub>
          <m:sSubPr>
            <m:ctrlPr>
              <w:rPr>
                <w:rFonts w:ascii="Cambria Math" w:hAnsi="Cambria Math"/>
                <w:b/>
                <w:i/>
                <w:lang w:val="en-US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f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2</m:t>
            </m:r>
          </m:sub>
        </m:sSub>
      </m:oMath>
      <w:r w:rsidR="00C55631" w:rsidRPr="0092637B">
        <w:rPr>
          <w:rFonts w:ascii="Times New Roman" w:hAnsi="Times New Roman" w:cs="Times New Roman"/>
          <w:b/>
          <w:sz w:val="24"/>
          <w:szCs w:val="24"/>
          <w:lang w:val="en-US"/>
        </w:rPr>
        <w:t>)</w:t>
      </w:r>
    </w:p>
    <w:tbl>
      <w:tblPr>
        <w:tblW w:w="8978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4A0"/>
      </w:tblPr>
      <w:tblGrid>
        <w:gridCol w:w="620"/>
        <w:gridCol w:w="1242"/>
        <w:gridCol w:w="1528"/>
        <w:gridCol w:w="1242"/>
        <w:gridCol w:w="1242"/>
        <w:gridCol w:w="1545"/>
        <w:gridCol w:w="1559"/>
      </w:tblGrid>
      <w:tr w:rsidR="00A20A2A" w:rsidRPr="00A2191B" w:rsidTr="008A641D">
        <w:trPr>
          <w:trHeight w:val="300"/>
          <w:jc w:val="center"/>
        </w:trPr>
        <w:tc>
          <w:tcPr>
            <w:tcW w:w="620" w:type="dxa"/>
            <w:shd w:val="clear" w:color="auto" w:fill="auto"/>
            <w:noWrap/>
            <w:vAlign w:val="center"/>
          </w:tcPr>
          <w:p w:rsidR="006240A0" w:rsidRPr="00A2191B" w:rsidRDefault="006240A0" w:rsidP="00051CE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 w:cs="Times New Roman"/>
                    <w:sz w:val="28"/>
                    <w:lang w:val="en-US"/>
                  </w:rPr>
                  <m:t>∝</m:t>
                </m:r>
              </m:oMath>
            </m:oMathPara>
          </w:p>
          <w:p w:rsidR="006240A0" w:rsidRPr="00A2191B" w:rsidRDefault="006240A0" w:rsidP="00051CE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r w:rsidRPr="00A2191B">
              <w:rPr>
                <w:rFonts w:ascii="Times New Roman" w:hAnsi="Times New Roman" w:cs="Times New Roman"/>
                <w:b/>
                <w:lang w:val="en-US"/>
              </w:rPr>
              <w:t>[%]</w:t>
            </w:r>
          </w:p>
        </w:tc>
        <w:tc>
          <w:tcPr>
            <w:tcW w:w="1242" w:type="dxa"/>
            <w:shd w:val="clear" w:color="auto" w:fill="auto"/>
            <w:noWrap/>
            <w:vAlign w:val="center"/>
          </w:tcPr>
          <w:p w:rsidR="006240A0" w:rsidRPr="00A2191B" w:rsidRDefault="00B426D4" w:rsidP="00051CE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b/>
                      <w:i/>
                      <w:lang w:val="en-US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lang w:val="en-US"/>
                    </w:rPr>
                    <m:t>f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lang w:val="en-US"/>
                    </w:rPr>
                    <m:t>1</m:t>
                  </m:r>
                </m:sub>
              </m:sSub>
              <m:r>
                <m:rPr>
                  <m:sty m:val="bi"/>
                </m:rPr>
                <w:rPr>
                  <w:rFonts w:ascii="Cambria Math" w:hAnsi="Cambria Math"/>
                  <w:lang w:val="en-US"/>
                </w:rPr>
                <m:t xml:space="preserve">: </m:t>
              </m:r>
            </m:oMath>
            <w:r w:rsidR="006240A0" w:rsidRPr="00A2191B">
              <w:rPr>
                <w:rFonts w:ascii="Times New Roman" w:hAnsi="Times New Roman" w:cs="Times New Roman"/>
                <w:b/>
                <w:lang w:val="en-US"/>
              </w:rPr>
              <w:t>Travel Workload [hr/year]</w:t>
            </w:r>
          </w:p>
        </w:tc>
        <w:tc>
          <w:tcPr>
            <w:tcW w:w="1528" w:type="dxa"/>
            <w:shd w:val="clear" w:color="auto" w:fill="auto"/>
            <w:noWrap/>
            <w:vAlign w:val="center"/>
          </w:tcPr>
          <w:p w:rsidR="006240A0" w:rsidRPr="00A2191B" w:rsidRDefault="00B426D4" w:rsidP="00051CE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b/>
                      <w:i/>
                      <w:lang w:val="en-US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lang w:val="en-US"/>
                    </w:rPr>
                    <m:t>f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lang w:val="en-US"/>
                    </w:rPr>
                    <m:t>2</m:t>
                  </m:r>
                </m:sub>
              </m:sSub>
            </m:oMath>
            <w:r w:rsidR="006240A0" w:rsidRPr="00A2191B">
              <w:rPr>
                <w:rFonts w:ascii="Times New Roman" w:hAnsi="Times New Roman" w:cs="Times New Roman"/>
                <w:b/>
                <w:lang w:val="en-US"/>
              </w:rPr>
              <w:t>:Workload Deviations [hr/year]</w:t>
            </w:r>
          </w:p>
        </w:tc>
        <w:tc>
          <w:tcPr>
            <w:tcW w:w="1242" w:type="dxa"/>
            <w:shd w:val="clear" w:color="auto" w:fill="auto"/>
            <w:noWrap/>
            <w:vAlign w:val="center"/>
          </w:tcPr>
          <w:p w:rsidR="006240A0" w:rsidRPr="00A2191B" w:rsidRDefault="006240A0" w:rsidP="00051CE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r w:rsidRPr="00A2191B">
              <w:rPr>
                <w:rFonts w:ascii="Times New Roman" w:hAnsi="Times New Roman" w:cs="Times New Roman"/>
                <w:b/>
                <w:lang w:val="en-US"/>
              </w:rPr>
              <w:t>Total Workload [hr/year]</w:t>
            </w:r>
          </w:p>
        </w:tc>
        <w:tc>
          <w:tcPr>
            <w:tcW w:w="1242" w:type="dxa"/>
            <w:shd w:val="clear" w:color="000000" w:fill="auto"/>
            <w:noWrap/>
            <w:vAlign w:val="center"/>
          </w:tcPr>
          <w:p w:rsidR="006240A0" w:rsidRPr="00A2191B" w:rsidRDefault="006240A0" w:rsidP="00051CE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r w:rsidRPr="00A2191B">
              <w:rPr>
                <w:rFonts w:ascii="Times New Roman" w:hAnsi="Times New Roman" w:cs="Times New Roman"/>
                <w:b/>
                <w:lang w:val="en-US"/>
              </w:rPr>
              <w:t>Average Workload [hr/year]</w:t>
            </w:r>
          </w:p>
        </w:tc>
        <w:tc>
          <w:tcPr>
            <w:tcW w:w="1545" w:type="dxa"/>
            <w:shd w:val="clear" w:color="auto" w:fill="auto"/>
            <w:noWrap/>
            <w:vAlign w:val="center"/>
          </w:tcPr>
          <w:p w:rsidR="006240A0" w:rsidRPr="00A2191B" w:rsidRDefault="006240A0" w:rsidP="00051CEC">
            <w:pPr>
              <w:spacing w:after="0"/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r w:rsidRPr="00A2191B">
              <w:rPr>
                <w:rFonts w:ascii="Times New Roman" w:hAnsi="Times New Roman" w:cs="Times New Roman"/>
                <w:b/>
                <w:lang w:val="en-US"/>
              </w:rPr>
              <w:t xml:space="preserve">Deterioration of 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b/>
                      <w:i/>
                      <w:sz w:val="24"/>
                      <w:szCs w:val="24"/>
                      <w:lang w:val="en-US"/>
                    </w:rPr>
                  </m:ctrlPr>
                </m:sSubSup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f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1</m:t>
                  </m:r>
                </m:sub>
                <m:sup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*</m:t>
                  </m:r>
                </m:sup>
              </m:sSubSup>
            </m:oMath>
          </w:p>
        </w:tc>
        <w:tc>
          <w:tcPr>
            <w:tcW w:w="1559" w:type="dxa"/>
            <w:vAlign w:val="center"/>
          </w:tcPr>
          <w:p w:rsidR="006240A0" w:rsidRPr="00A2191B" w:rsidRDefault="006240A0" w:rsidP="00A20A2A">
            <w:pPr>
              <w:spacing w:after="0"/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r w:rsidRPr="00A2191B">
              <w:rPr>
                <w:rFonts w:ascii="Times New Roman" w:hAnsi="Times New Roman" w:cs="Times New Roman"/>
                <w:b/>
                <w:lang w:val="en-US"/>
              </w:rPr>
              <w:t xml:space="preserve">Improvement of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i/>
                      <w:lang w:val="en-US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lang w:val="en-US"/>
                    </w:rPr>
                    <m:t>f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lang w:val="en-US"/>
                    </w:rPr>
                    <m:t>2</m:t>
                  </m:r>
                </m:sub>
              </m:sSub>
            </m:oMath>
          </w:p>
        </w:tc>
      </w:tr>
      <w:tr w:rsidR="00821BCD" w:rsidRPr="00A2191B" w:rsidTr="003D2900">
        <w:trPr>
          <w:trHeight w:val="300"/>
          <w:jc w:val="center"/>
        </w:trPr>
        <w:tc>
          <w:tcPr>
            <w:tcW w:w="620" w:type="dxa"/>
            <w:shd w:val="clear" w:color="auto" w:fill="auto"/>
            <w:noWrap/>
            <w:vAlign w:val="bottom"/>
            <w:hideMark/>
          </w:tcPr>
          <w:p w:rsidR="00821BCD" w:rsidRPr="00A2191B" w:rsidRDefault="00821BCD" w:rsidP="00194D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242" w:type="dxa"/>
            <w:shd w:val="clear" w:color="auto" w:fill="auto"/>
            <w:noWrap/>
            <w:vAlign w:val="bottom"/>
            <w:hideMark/>
          </w:tcPr>
          <w:p w:rsidR="00821BCD" w:rsidRPr="00A2191B" w:rsidRDefault="00821BCD" w:rsidP="00C673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5.735</w:t>
            </w:r>
          </w:p>
        </w:tc>
        <w:tc>
          <w:tcPr>
            <w:tcW w:w="1528" w:type="dxa"/>
            <w:shd w:val="clear" w:color="auto" w:fill="auto"/>
            <w:noWrap/>
            <w:vAlign w:val="bottom"/>
            <w:hideMark/>
          </w:tcPr>
          <w:p w:rsidR="00821BCD" w:rsidRPr="00A2191B" w:rsidRDefault="00821BCD" w:rsidP="003D29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72.255</w:t>
            </w:r>
          </w:p>
        </w:tc>
        <w:tc>
          <w:tcPr>
            <w:tcW w:w="1242" w:type="dxa"/>
            <w:shd w:val="clear" w:color="auto" w:fill="auto"/>
            <w:noWrap/>
            <w:vAlign w:val="bottom"/>
            <w:hideMark/>
          </w:tcPr>
          <w:p w:rsidR="00821BCD" w:rsidRPr="00A2191B" w:rsidRDefault="00821BCD" w:rsidP="003D29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154.045</w:t>
            </w:r>
          </w:p>
        </w:tc>
        <w:tc>
          <w:tcPr>
            <w:tcW w:w="1242" w:type="dxa"/>
            <w:shd w:val="clear" w:color="auto" w:fill="auto"/>
            <w:noWrap/>
            <w:vAlign w:val="bottom"/>
            <w:hideMark/>
          </w:tcPr>
          <w:p w:rsidR="00821BCD" w:rsidRPr="00A2191B" w:rsidRDefault="00821BCD" w:rsidP="003D29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44.256</w:t>
            </w:r>
          </w:p>
        </w:tc>
        <w:tc>
          <w:tcPr>
            <w:tcW w:w="1545" w:type="dxa"/>
            <w:shd w:val="clear" w:color="auto" w:fill="auto"/>
            <w:noWrap/>
            <w:vAlign w:val="bottom"/>
          </w:tcPr>
          <w:p w:rsidR="00821BCD" w:rsidRPr="00A2191B" w:rsidRDefault="00821BCD" w:rsidP="003D29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00%</w:t>
            </w:r>
          </w:p>
        </w:tc>
        <w:tc>
          <w:tcPr>
            <w:tcW w:w="1559" w:type="dxa"/>
            <w:vAlign w:val="bottom"/>
          </w:tcPr>
          <w:p w:rsidR="00821BCD" w:rsidRPr="00A2191B" w:rsidRDefault="00821BCD" w:rsidP="003D29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00%</w:t>
            </w:r>
          </w:p>
        </w:tc>
      </w:tr>
      <w:tr w:rsidR="00821BCD" w:rsidRPr="00A2191B" w:rsidTr="003D2900">
        <w:trPr>
          <w:trHeight w:val="300"/>
          <w:jc w:val="center"/>
        </w:trPr>
        <w:tc>
          <w:tcPr>
            <w:tcW w:w="620" w:type="dxa"/>
            <w:shd w:val="clear" w:color="auto" w:fill="auto"/>
            <w:noWrap/>
            <w:vAlign w:val="bottom"/>
            <w:hideMark/>
          </w:tcPr>
          <w:p w:rsidR="00821BCD" w:rsidRPr="00A2191B" w:rsidRDefault="00821BCD" w:rsidP="00194D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1242" w:type="dxa"/>
            <w:shd w:val="clear" w:color="auto" w:fill="auto"/>
            <w:noWrap/>
            <w:vAlign w:val="bottom"/>
            <w:hideMark/>
          </w:tcPr>
          <w:p w:rsidR="00821BCD" w:rsidRPr="00A2191B" w:rsidRDefault="00821BCD" w:rsidP="00C673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6.478</w:t>
            </w:r>
          </w:p>
        </w:tc>
        <w:tc>
          <w:tcPr>
            <w:tcW w:w="1528" w:type="dxa"/>
            <w:shd w:val="clear" w:color="auto" w:fill="auto"/>
            <w:noWrap/>
            <w:vAlign w:val="bottom"/>
            <w:hideMark/>
          </w:tcPr>
          <w:p w:rsidR="00821BCD" w:rsidRPr="00A2191B" w:rsidRDefault="00821BCD" w:rsidP="003D29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55.369</w:t>
            </w:r>
          </w:p>
        </w:tc>
        <w:tc>
          <w:tcPr>
            <w:tcW w:w="1242" w:type="dxa"/>
            <w:shd w:val="clear" w:color="auto" w:fill="auto"/>
            <w:noWrap/>
            <w:vAlign w:val="bottom"/>
            <w:hideMark/>
          </w:tcPr>
          <w:p w:rsidR="00821BCD" w:rsidRPr="00A2191B" w:rsidRDefault="00821BCD" w:rsidP="003D29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154.788</w:t>
            </w:r>
          </w:p>
        </w:tc>
        <w:tc>
          <w:tcPr>
            <w:tcW w:w="1242" w:type="dxa"/>
            <w:shd w:val="clear" w:color="auto" w:fill="auto"/>
            <w:noWrap/>
            <w:vAlign w:val="bottom"/>
            <w:hideMark/>
          </w:tcPr>
          <w:p w:rsidR="00821BCD" w:rsidRPr="00A2191B" w:rsidRDefault="00821BCD" w:rsidP="003D29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44.348</w:t>
            </w:r>
          </w:p>
        </w:tc>
        <w:tc>
          <w:tcPr>
            <w:tcW w:w="1545" w:type="dxa"/>
            <w:shd w:val="clear" w:color="auto" w:fill="auto"/>
            <w:noWrap/>
            <w:vAlign w:val="bottom"/>
          </w:tcPr>
          <w:p w:rsidR="00821BCD" w:rsidRPr="00A2191B" w:rsidRDefault="00821BCD" w:rsidP="003D29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,33%</w:t>
            </w:r>
          </w:p>
        </w:tc>
        <w:tc>
          <w:tcPr>
            <w:tcW w:w="1559" w:type="dxa"/>
            <w:vAlign w:val="bottom"/>
          </w:tcPr>
          <w:p w:rsidR="00821BCD" w:rsidRPr="00A2191B" w:rsidRDefault="00821BCD" w:rsidP="003D29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0,87%</w:t>
            </w:r>
          </w:p>
        </w:tc>
      </w:tr>
      <w:tr w:rsidR="00821BCD" w:rsidRPr="00A2191B" w:rsidTr="003D2900">
        <w:trPr>
          <w:trHeight w:val="300"/>
          <w:jc w:val="center"/>
        </w:trPr>
        <w:tc>
          <w:tcPr>
            <w:tcW w:w="620" w:type="dxa"/>
            <w:shd w:val="clear" w:color="auto" w:fill="auto"/>
            <w:noWrap/>
            <w:vAlign w:val="bottom"/>
            <w:hideMark/>
          </w:tcPr>
          <w:p w:rsidR="00821BCD" w:rsidRPr="00A2191B" w:rsidRDefault="00821BCD" w:rsidP="00194D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1242" w:type="dxa"/>
            <w:shd w:val="clear" w:color="auto" w:fill="auto"/>
            <w:noWrap/>
            <w:vAlign w:val="bottom"/>
            <w:hideMark/>
          </w:tcPr>
          <w:p w:rsidR="00821BCD" w:rsidRPr="00A2191B" w:rsidRDefault="00821BCD" w:rsidP="00C673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7.400</w:t>
            </w:r>
          </w:p>
        </w:tc>
        <w:tc>
          <w:tcPr>
            <w:tcW w:w="1528" w:type="dxa"/>
            <w:shd w:val="clear" w:color="auto" w:fill="auto"/>
            <w:noWrap/>
            <w:vAlign w:val="bottom"/>
            <w:hideMark/>
          </w:tcPr>
          <w:p w:rsidR="00821BCD" w:rsidRPr="00A2191B" w:rsidRDefault="00821BCD" w:rsidP="003D29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46.450</w:t>
            </w:r>
          </w:p>
        </w:tc>
        <w:tc>
          <w:tcPr>
            <w:tcW w:w="1242" w:type="dxa"/>
            <w:shd w:val="clear" w:color="auto" w:fill="auto"/>
            <w:noWrap/>
            <w:vAlign w:val="bottom"/>
            <w:hideMark/>
          </w:tcPr>
          <w:p w:rsidR="00821BCD" w:rsidRPr="00A2191B" w:rsidRDefault="00821BCD" w:rsidP="003D29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155.710</w:t>
            </w:r>
          </w:p>
        </w:tc>
        <w:tc>
          <w:tcPr>
            <w:tcW w:w="1242" w:type="dxa"/>
            <w:shd w:val="clear" w:color="auto" w:fill="auto"/>
            <w:noWrap/>
            <w:vAlign w:val="bottom"/>
            <w:hideMark/>
          </w:tcPr>
          <w:p w:rsidR="00821BCD" w:rsidRPr="00A2191B" w:rsidRDefault="00821BCD" w:rsidP="003D29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44.464</w:t>
            </w:r>
          </w:p>
        </w:tc>
        <w:tc>
          <w:tcPr>
            <w:tcW w:w="1545" w:type="dxa"/>
            <w:shd w:val="clear" w:color="auto" w:fill="auto"/>
            <w:noWrap/>
            <w:vAlign w:val="bottom"/>
          </w:tcPr>
          <w:p w:rsidR="00821BCD" w:rsidRPr="00A2191B" w:rsidRDefault="00821BCD" w:rsidP="003D29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,99%</w:t>
            </w:r>
          </w:p>
        </w:tc>
        <w:tc>
          <w:tcPr>
            <w:tcW w:w="1559" w:type="dxa"/>
            <w:vAlign w:val="bottom"/>
          </w:tcPr>
          <w:p w:rsidR="00821BCD" w:rsidRPr="00A2191B" w:rsidRDefault="00821BCD" w:rsidP="003D29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7,62%</w:t>
            </w:r>
          </w:p>
        </w:tc>
      </w:tr>
      <w:tr w:rsidR="00821BCD" w:rsidRPr="00A2191B" w:rsidTr="003D2900">
        <w:trPr>
          <w:trHeight w:val="300"/>
          <w:jc w:val="center"/>
        </w:trPr>
        <w:tc>
          <w:tcPr>
            <w:tcW w:w="620" w:type="dxa"/>
            <w:shd w:val="clear" w:color="auto" w:fill="auto"/>
            <w:noWrap/>
            <w:vAlign w:val="bottom"/>
            <w:hideMark/>
          </w:tcPr>
          <w:p w:rsidR="00821BCD" w:rsidRPr="00A2191B" w:rsidRDefault="00821BCD" w:rsidP="00194D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5</w:t>
            </w:r>
          </w:p>
        </w:tc>
        <w:tc>
          <w:tcPr>
            <w:tcW w:w="1242" w:type="dxa"/>
            <w:shd w:val="clear" w:color="auto" w:fill="auto"/>
            <w:noWrap/>
            <w:vAlign w:val="bottom"/>
            <w:hideMark/>
          </w:tcPr>
          <w:p w:rsidR="00821BCD" w:rsidRPr="00A2191B" w:rsidRDefault="00821BCD" w:rsidP="00C673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7.969</w:t>
            </w:r>
          </w:p>
        </w:tc>
        <w:tc>
          <w:tcPr>
            <w:tcW w:w="1528" w:type="dxa"/>
            <w:shd w:val="clear" w:color="auto" w:fill="auto"/>
            <w:noWrap/>
            <w:vAlign w:val="bottom"/>
            <w:hideMark/>
          </w:tcPr>
          <w:p w:rsidR="00821BCD" w:rsidRPr="00A2191B" w:rsidRDefault="00821BCD" w:rsidP="003D29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99.811</w:t>
            </w:r>
          </w:p>
        </w:tc>
        <w:tc>
          <w:tcPr>
            <w:tcW w:w="1242" w:type="dxa"/>
            <w:shd w:val="clear" w:color="auto" w:fill="auto"/>
            <w:noWrap/>
            <w:vAlign w:val="bottom"/>
            <w:hideMark/>
          </w:tcPr>
          <w:p w:rsidR="00821BCD" w:rsidRPr="00A2191B" w:rsidRDefault="00821BCD" w:rsidP="003D29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156.279</w:t>
            </w:r>
          </w:p>
        </w:tc>
        <w:tc>
          <w:tcPr>
            <w:tcW w:w="1242" w:type="dxa"/>
            <w:shd w:val="clear" w:color="auto" w:fill="auto"/>
            <w:noWrap/>
            <w:vAlign w:val="bottom"/>
            <w:hideMark/>
          </w:tcPr>
          <w:p w:rsidR="00821BCD" w:rsidRPr="00A2191B" w:rsidRDefault="00821BCD" w:rsidP="003D29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44.535</w:t>
            </w:r>
          </w:p>
        </w:tc>
        <w:tc>
          <w:tcPr>
            <w:tcW w:w="1545" w:type="dxa"/>
            <w:shd w:val="clear" w:color="auto" w:fill="auto"/>
            <w:noWrap/>
            <w:vAlign w:val="bottom"/>
          </w:tcPr>
          <w:p w:rsidR="00821BCD" w:rsidRPr="00A2191B" w:rsidRDefault="00821BCD" w:rsidP="003D29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,01%</w:t>
            </w:r>
          </w:p>
        </w:tc>
        <w:tc>
          <w:tcPr>
            <w:tcW w:w="1559" w:type="dxa"/>
            <w:vAlign w:val="bottom"/>
          </w:tcPr>
          <w:p w:rsidR="00821BCD" w:rsidRPr="00A2191B" w:rsidRDefault="00821BCD" w:rsidP="003D29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72,58%</w:t>
            </w:r>
          </w:p>
        </w:tc>
      </w:tr>
      <w:tr w:rsidR="00821BCD" w:rsidRPr="00A2191B" w:rsidTr="003D2900">
        <w:trPr>
          <w:trHeight w:val="300"/>
          <w:jc w:val="center"/>
        </w:trPr>
        <w:tc>
          <w:tcPr>
            <w:tcW w:w="620" w:type="dxa"/>
            <w:shd w:val="clear" w:color="auto" w:fill="auto"/>
            <w:noWrap/>
            <w:vAlign w:val="bottom"/>
            <w:hideMark/>
          </w:tcPr>
          <w:p w:rsidR="00821BCD" w:rsidRPr="00A2191B" w:rsidRDefault="00821BCD" w:rsidP="00194D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</w:t>
            </w:r>
          </w:p>
        </w:tc>
        <w:tc>
          <w:tcPr>
            <w:tcW w:w="1242" w:type="dxa"/>
            <w:shd w:val="clear" w:color="auto" w:fill="auto"/>
            <w:noWrap/>
            <w:vAlign w:val="bottom"/>
            <w:hideMark/>
          </w:tcPr>
          <w:p w:rsidR="00821BCD" w:rsidRPr="00A2191B" w:rsidRDefault="00821BCD" w:rsidP="00C673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8.779</w:t>
            </w:r>
          </w:p>
        </w:tc>
        <w:tc>
          <w:tcPr>
            <w:tcW w:w="1528" w:type="dxa"/>
            <w:shd w:val="clear" w:color="auto" w:fill="auto"/>
            <w:noWrap/>
            <w:vAlign w:val="bottom"/>
            <w:hideMark/>
          </w:tcPr>
          <w:p w:rsidR="00821BCD" w:rsidRPr="00A2191B" w:rsidRDefault="00821BCD" w:rsidP="003D29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92.211</w:t>
            </w:r>
          </w:p>
        </w:tc>
        <w:tc>
          <w:tcPr>
            <w:tcW w:w="1242" w:type="dxa"/>
            <w:shd w:val="clear" w:color="auto" w:fill="auto"/>
            <w:noWrap/>
            <w:vAlign w:val="bottom"/>
            <w:hideMark/>
          </w:tcPr>
          <w:p w:rsidR="00821BCD" w:rsidRPr="00A2191B" w:rsidRDefault="00821BCD" w:rsidP="003D29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157.089</w:t>
            </w:r>
          </w:p>
        </w:tc>
        <w:tc>
          <w:tcPr>
            <w:tcW w:w="1242" w:type="dxa"/>
            <w:shd w:val="clear" w:color="auto" w:fill="auto"/>
            <w:noWrap/>
            <w:vAlign w:val="bottom"/>
            <w:hideMark/>
          </w:tcPr>
          <w:p w:rsidR="00821BCD" w:rsidRPr="00A2191B" w:rsidRDefault="00821BCD" w:rsidP="003D29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44.636</w:t>
            </w:r>
          </w:p>
        </w:tc>
        <w:tc>
          <w:tcPr>
            <w:tcW w:w="1545" w:type="dxa"/>
            <w:shd w:val="clear" w:color="auto" w:fill="auto"/>
            <w:noWrap/>
            <w:vAlign w:val="bottom"/>
          </w:tcPr>
          <w:p w:rsidR="00821BCD" w:rsidRPr="00A2191B" w:rsidRDefault="00821BCD" w:rsidP="003D29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,46%</w:t>
            </w:r>
          </w:p>
        </w:tc>
        <w:tc>
          <w:tcPr>
            <w:tcW w:w="1559" w:type="dxa"/>
            <w:vAlign w:val="bottom"/>
          </w:tcPr>
          <w:p w:rsidR="00821BCD" w:rsidRPr="00A2191B" w:rsidRDefault="00821BCD" w:rsidP="003D29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86,80%</w:t>
            </w:r>
          </w:p>
        </w:tc>
      </w:tr>
      <w:tr w:rsidR="00821BCD" w:rsidRPr="00A2191B" w:rsidTr="003D2900">
        <w:trPr>
          <w:trHeight w:val="300"/>
          <w:jc w:val="center"/>
        </w:trPr>
        <w:tc>
          <w:tcPr>
            <w:tcW w:w="620" w:type="dxa"/>
            <w:shd w:val="clear" w:color="auto" w:fill="auto"/>
            <w:noWrap/>
            <w:vAlign w:val="bottom"/>
            <w:hideMark/>
          </w:tcPr>
          <w:p w:rsidR="00821BCD" w:rsidRPr="00A2191B" w:rsidRDefault="00821BCD" w:rsidP="00194D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5</w:t>
            </w:r>
          </w:p>
        </w:tc>
        <w:tc>
          <w:tcPr>
            <w:tcW w:w="1242" w:type="dxa"/>
            <w:shd w:val="clear" w:color="auto" w:fill="auto"/>
            <w:noWrap/>
            <w:vAlign w:val="bottom"/>
            <w:hideMark/>
          </w:tcPr>
          <w:p w:rsidR="00821BCD" w:rsidRPr="00A2191B" w:rsidRDefault="00821BCD" w:rsidP="00C673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62.303</w:t>
            </w:r>
          </w:p>
        </w:tc>
        <w:tc>
          <w:tcPr>
            <w:tcW w:w="1528" w:type="dxa"/>
            <w:shd w:val="clear" w:color="auto" w:fill="auto"/>
            <w:noWrap/>
            <w:vAlign w:val="bottom"/>
            <w:hideMark/>
          </w:tcPr>
          <w:p w:rsidR="00821BCD" w:rsidRPr="00A2191B" w:rsidRDefault="00821BCD" w:rsidP="003D29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93.706</w:t>
            </w:r>
          </w:p>
        </w:tc>
        <w:tc>
          <w:tcPr>
            <w:tcW w:w="1242" w:type="dxa"/>
            <w:shd w:val="clear" w:color="auto" w:fill="auto"/>
            <w:noWrap/>
            <w:vAlign w:val="bottom"/>
            <w:hideMark/>
          </w:tcPr>
          <w:p w:rsidR="00821BCD" w:rsidRPr="00A2191B" w:rsidRDefault="00821BCD" w:rsidP="003D29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160.613</w:t>
            </w:r>
          </w:p>
        </w:tc>
        <w:tc>
          <w:tcPr>
            <w:tcW w:w="1242" w:type="dxa"/>
            <w:shd w:val="clear" w:color="auto" w:fill="auto"/>
            <w:noWrap/>
            <w:vAlign w:val="bottom"/>
            <w:hideMark/>
          </w:tcPr>
          <w:p w:rsidR="00821BCD" w:rsidRPr="00A2191B" w:rsidRDefault="00821BCD" w:rsidP="003D29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45.077</w:t>
            </w:r>
          </w:p>
        </w:tc>
        <w:tc>
          <w:tcPr>
            <w:tcW w:w="1545" w:type="dxa"/>
            <w:shd w:val="clear" w:color="auto" w:fill="auto"/>
            <w:noWrap/>
            <w:vAlign w:val="bottom"/>
          </w:tcPr>
          <w:p w:rsidR="00821BCD" w:rsidRPr="00A2191B" w:rsidRDefault="00821BCD" w:rsidP="003D29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1,78%</w:t>
            </w:r>
          </w:p>
        </w:tc>
        <w:tc>
          <w:tcPr>
            <w:tcW w:w="1559" w:type="dxa"/>
            <w:vAlign w:val="bottom"/>
          </w:tcPr>
          <w:p w:rsidR="00821BCD" w:rsidRPr="00A2191B" w:rsidRDefault="00821BCD" w:rsidP="003D29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83,83%</w:t>
            </w:r>
          </w:p>
        </w:tc>
      </w:tr>
      <w:tr w:rsidR="00821BCD" w:rsidRPr="00A2191B" w:rsidTr="003D2900">
        <w:trPr>
          <w:trHeight w:val="300"/>
          <w:jc w:val="center"/>
        </w:trPr>
        <w:tc>
          <w:tcPr>
            <w:tcW w:w="620" w:type="dxa"/>
            <w:shd w:val="clear" w:color="auto" w:fill="auto"/>
            <w:noWrap/>
            <w:vAlign w:val="bottom"/>
            <w:hideMark/>
          </w:tcPr>
          <w:p w:rsidR="00821BCD" w:rsidRPr="00A2191B" w:rsidRDefault="00821BCD" w:rsidP="00194D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1242" w:type="dxa"/>
            <w:shd w:val="clear" w:color="auto" w:fill="auto"/>
            <w:noWrap/>
            <w:vAlign w:val="bottom"/>
            <w:hideMark/>
          </w:tcPr>
          <w:p w:rsidR="00821BCD" w:rsidRPr="00A2191B" w:rsidRDefault="00821BCD" w:rsidP="00C673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63.094</w:t>
            </w:r>
          </w:p>
        </w:tc>
        <w:tc>
          <w:tcPr>
            <w:tcW w:w="1528" w:type="dxa"/>
            <w:shd w:val="clear" w:color="auto" w:fill="auto"/>
            <w:noWrap/>
            <w:vAlign w:val="bottom"/>
            <w:hideMark/>
          </w:tcPr>
          <w:p w:rsidR="00821BCD" w:rsidRPr="00A2191B" w:rsidRDefault="00821BCD" w:rsidP="003D29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74.474</w:t>
            </w:r>
          </w:p>
        </w:tc>
        <w:tc>
          <w:tcPr>
            <w:tcW w:w="1242" w:type="dxa"/>
            <w:shd w:val="clear" w:color="auto" w:fill="auto"/>
            <w:noWrap/>
            <w:vAlign w:val="bottom"/>
            <w:hideMark/>
          </w:tcPr>
          <w:p w:rsidR="00821BCD" w:rsidRPr="00A2191B" w:rsidRDefault="00821BCD" w:rsidP="003D29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161.404</w:t>
            </w:r>
          </w:p>
        </w:tc>
        <w:tc>
          <w:tcPr>
            <w:tcW w:w="1242" w:type="dxa"/>
            <w:shd w:val="clear" w:color="auto" w:fill="auto"/>
            <w:noWrap/>
            <w:vAlign w:val="bottom"/>
            <w:hideMark/>
          </w:tcPr>
          <w:p w:rsidR="00821BCD" w:rsidRPr="00A2191B" w:rsidRDefault="00821BCD" w:rsidP="003D29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45.176</w:t>
            </w:r>
          </w:p>
        </w:tc>
        <w:tc>
          <w:tcPr>
            <w:tcW w:w="1545" w:type="dxa"/>
            <w:shd w:val="clear" w:color="auto" w:fill="auto"/>
            <w:noWrap/>
            <w:vAlign w:val="bottom"/>
          </w:tcPr>
          <w:p w:rsidR="00821BCD" w:rsidRPr="00A2191B" w:rsidRDefault="00821BCD" w:rsidP="003D29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3,20%</w:t>
            </w:r>
          </w:p>
        </w:tc>
        <w:tc>
          <w:tcPr>
            <w:tcW w:w="1559" w:type="dxa"/>
            <w:vAlign w:val="bottom"/>
          </w:tcPr>
          <w:p w:rsidR="00821BCD" w:rsidRPr="00A2191B" w:rsidRDefault="00821BCD" w:rsidP="003D29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219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31,30%</w:t>
            </w:r>
          </w:p>
        </w:tc>
      </w:tr>
    </w:tbl>
    <w:p w:rsidR="00F97908" w:rsidRPr="00A2191B" w:rsidRDefault="0092637B" w:rsidP="0092637B">
      <w:pPr>
        <w:spacing w:before="240"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A2191B">
        <w:rPr>
          <w:rFonts w:ascii="Times New Roman" w:hAnsi="Times New Roman" w:cs="Times New Roman"/>
          <w:b/>
          <w:sz w:val="24"/>
          <w:szCs w:val="24"/>
          <w:lang w:val="en-US"/>
        </w:rPr>
        <w:t>Source: Presented by the authors</w:t>
      </w:r>
    </w:p>
    <w:p w:rsidR="00F97908" w:rsidRPr="00A2191B" w:rsidRDefault="00F97908" w:rsidP="00A13493">
      <w:pPr>
        <w:spacing w:before="240" w:after="0" w:line="24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60039D" w:rsidRPr="00A2191B" w:rsidRDefault="0060039D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A2191B"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</w:p>
    <w:p w:rsidR="0060039D" w:rsidRPr="00514A0E" w:rsidRDefault="0060039D" w:rsidP="00514A0E">
      <w:pPr>
        <w:spacing w:before="24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A2191B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Figure 1.</w:t>
      </w:r>
      <w:r w:rsidRPr="00514A0E">
        <w:rPr>
          <w:rFonts w:ascii="Times New Roman" w:hAnsi="Times New Roman" w:cs="Times New Roman"/>
          <w:b/>
          <w:sz w:val="24"/>
          <w:szCs w:val="24"/>
          <w:lang w:val="en-US"/>
        </w:rPr>
        <w:t xml:space="preserve"> Cali, Colombia: Population </w:t>
      </w:r>
      <w:r w:rsidR="008A6AE1">
        <w:rPr>
          <w:rFonts w:ascii="Times New Roman" w:hAnsi="Times New Roman" w:cs="Times New Roman"/>
          <w:b/>
          <w:sz w:val="24"/>
          <w:szCs w:val="24"/>
          <w:lang w:val="en-US"/>
        </w:rPr>
        <w:t>Distribution</w:t>
      </w:r>
    </w:p>
    <w:p w:rsidR="00F97908" w:rsidRPr="00A2191B" w:rsidRDefault="005A60B5" w:rsidP="005A60B5">
      <w:pPr>
        <w:spacing w:before="240" w:after="0" w:line="24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noProof/>
        </w:rPr>
        <w:drawing>
          <wp:inline distT="0" distB="0" distL="0" distR="0">
            <wp:extent cx="4410075" cy="5419725"/>
            <wp:effectExtent l="0" t="0" r="9525" b="9525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410075" cy="5419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14A0E" w:rsidRPr="00A2191B" w:rsidRDefault="00514A0E" w:rsidP="00514A0E">
      <w:pPr>
        <w:spacing w:before="240"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A2191B">
        <w:rPr>
          <w:rFonts w:ascii="Times New Roman" w:hAnsi="Times New Roman" w:cs="Times New Roman"/>
          <w:b/>
          <w:sz w:val="24"/>
          <w:szCs w:val="24"/>
          <w:lang w:val="en-US"/>
        </w:rPr>
        <w:t>Source: Presented by the authors</w:t>
      </w:r>
      <w:r w:rsidR="00BB62F2">
        <w:rPr>
          <w:rFonts w:ascii="Times New Roman" w:hAnsi="Times New Roman" w:cs="Times New Roman"/>
          <w:b/>
          <w:sz w:val="24"/>
          <w:szCs w:val="24"/>
          <w:lang w:val="en-US"/>
        </w:rPr>
        <w:t xml:space="preserve"> based on (DAP, 2012)</w:t>
      </w:r>
    </w:p>
    <w:p w:rsidR="0080652F" w:rsidRDefault="0080652F" w:rsidP="00A13493">
      <w:pPr>
        <w:spacing w:before="240"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366C98" w:rsidRDefault="00366C98" w:rsidP="00A13493">
      <w:pPr>
        <w:spacing w:before="240"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366C98" w:rsidRDefault="00366C98" w:rsidP="00A13493">
      <w:pPr>
        <w:spacing w:before="240"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366C98" w:rsidRDefault="00366C98" w:rsidP="00A13493">
      <w:pPr>
        <w:spacing w:before="240"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366C98" w:rsidRDefault="00366C98" w:rsidP="00A13493">
      <w:pPr>
        <w:spacing w:before="240"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366C98" w:rsidRPr="00A2191B" w:rsidRDefault="00366C98" w:rsidP="00A13493">
      <w:pPr>
        <w:spacing w:before="240"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F97908" w:rsidRPr="00514A0E" w:rsidRDefault="00F97908" w:rsidP="00514A0E">
      <w:pPr>
        <w:spacing w:before="240"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A2191B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 xml:space="preserve">Figure </w:t>
      </w:r>
      <w:r w:rsidR="0089670A" w:rsidRPr="00A2191B">
        <w:rPr>
          <w:rFonts w:ascii="Times New Roman" w:hAnsi="Times New Roman" w:cs="Times New Roman"/>
          <w:b/>
          <w:sz w:val="24"/>
          <w:szCs w:val="24"/>
          <w:lang w:val="en-US"/>
        </w:rPr>
        <w:t>2</w:t>
      </w:r>
      <w:r w:rsidRPr="00A2191B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Pr="00514A0E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1E6657" w:rsidRPr="00514A0E">
        <w:rPr>
          <w:rFonts w:ascii="Times New Roman" w:hAnsi="Times New Roman" w:cs="Times New Roman"/>
          <w:b/>
          <w:sz w:val="24"/>
          <w:szCs w:val="24"/>
          <w:lang w:val="en-US"/>
        </w:rPr>
        <w:t xml:space="preserve">Optimized values when </w:t>
      </w:r>
      <w:r w:rsidRPr="00514A0E">
        <w:rPr>
          <w:rFonts w:ascii="Times New Roman" w:hAnsi="Times New Roman" w:cs="Times New Roman"/>
          <w:b/>
          <w:sz w:val="24"/>
          <w:szCs w:val="24"/>
          <w:lang w:val="en-US"/>
        </w:rPr>
        <w:t xml:space="preserve">minimizing </w:t>
      </w:r>
      <w:r w:rsidRPr="00514A0E">
        <w:rPr>
          <w:rFonts w:ascii="Times New Roman" w:hAnsi="Times New Roman" w:cs="Times New Roman"/>
          <w:b/>
          <w:i/>
          <w:sz w:val="24"/>
          <w:szCs w:val="24"/>
          <w:lang w:val="en-US"/>
        </w:rPr>
        <w:t>Travel Workload</w:t>
      </w:r>
      <w:r w:rsidR="002D7783" w:rsidRPr="00514A0E">
        <w:rPr>
          <w:rFonts w:ascii="Times New Roman" w:hAnsi="Times New Roman" w:cs="Times New Roman"/>
          <w:b/>
          <w:sz w:val="24"/>
          <w:szCs w:val="24"/>
          <w:lang w:val="en-US"/>
        </w:rPr>
        <w:t xml:space="preserve"> (</w:t>
      </w:r>
      <m:oMath>
        <m:sSub>
          <m:sSubPr>
            <m:ctrlPr>
              <w:rPr>
                <w:rFonts w:ascii="Cambria Math" w:hAnsi="Cambria Math"/>
                <w:b/>
                <w:i/>
                <w:lang w:val="en-US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f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1</m:t>
            </m:r>
          </m:sub>
        </m:sSub>
      </m:oMath>
      <w:r w:rsidR="002D7783" w:rsidRPr="00514A0E">
        <w:rPr>
          <w:rFonts w:ascii="Times New Roman" w:hAnsi="Times New Roman" w:cs="Times New Roman"/>
          <w:b/>
          <w:sz w:val="24"/>
          <w:szCs w:val="24"/>
          <w:lang w:val="en-US"/>
        </w:rPr>
        <w:t>)</w:t>
      </w:r>
    </w:p>
    <w:p w:rsidR="0094493F" w:rsidRPr="00A2191B" w:rsidRDefault="0094493F" w:rsidP="00BC3381">
      <w:pPr>
        <w:spacing w:before="240" w:after="0" w:line="24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A2191B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4546121" cy="3143214"/>
            <wp:effectExtent l="19050" t="19050" r="26035" b="19685"/>
            <wp:docPr id="3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59383" cy="3152384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bg1">
                          <a:lumMod val="95000"/>
                        </a:schemeClr>
                      </a:solidFill>
                    </a:ln>
                  </pic:spPr>
                </pic:pic>
              </a:graphicData>
            </a:graphic>
          </wp:inline>
        </w:drawing>
      </w:r>
    </w:p>
    <w:p w:rsidR="00514A0E" w:rsidRPr="00A2191B" w:rsidRDefault="00514A0E" w:rsidP="00514A0E">
      <w:pPr>
        <w:spacing w:before="240"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A2191B">
        <w:rPr>
          <w:rFonts w:ascii="Times New Roman" w:hAnsi="Times New Roman" w:cs="Times New Roman"/>
          <w:b/>
          <w:sz w:val="24"/>
          <w:szCs w:val="24"/>
          <w:lang w:val="en-US"/>
        </w:rPr>
        <w:t>Source: Presented by the authors</w:t>
      </w:r>
    </w:p>
    <w:p w:rsidR="00F90B2B" w:rsidRDefault="00F90B2B" w:rsidP="00514A0E">
      <w:pPr>
        <w:spacing w:before="240"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05389A" w:rsidRPr="00514A0E" w:rsidRDefault="0005389A" w:rsidP="00514A0E">
      <w:pPr>
        <w:spacing w:before="240"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A2191B">
        <w:rPr>
          <w:rFonts w:ascii="Times New Roman" w:hAnsi="Times New Roman" w:cs="Times New Roman"/>
          <w:b/>
          <w:sz w:val="24"/>
          <w:szCs w:val="24"/>
          <w:lang w:val="en-US"/>
        </w:rPr>
        <w:t>Figure 3</w:t>
      </w:r>
      <w:r w:rsidRPr="00514A0E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</w:t>
      </w:r>
      <w:r w:rsidR="00C17750" w:rsidRPr="00514A0E">
        <w:rPr>
          <w:rFonts w:ascii="Times New Roman" w:hAnsi="Times New Roman" w:cs="Times New Roman"/>
          <w:b/>
          <w:sz w:val="24"/>
          <w:szCs w:val="24"/>
          <w:lang w:val="en-US"/>
        </w:rPr>
        <w:t>E</w:t>
      </w:r>
      <w:r w:rsidR="009C2954" w:rsidRPr="00514A0E">
        <w:rPr>
          <w:rFonts w:ascii="Times New Roman" w:hAnsi="Times New Roman" w:cs="Times New Roman"/>
          <w:b/>
          <w:sz w:val="24"/>
          <w:szCs w:val="24"/>
          <w:lang w:val="en-US"/>
        </w:rPr>
        <w:t xml:space="preserve">fficient Frontier: </w:t>
      </w:r>
      <w:r w:rsidR="00C17750" w:rsidRPr="00514A0E">
        <w:rPr>
          <w:rFonts w:ascii="Times New Roman" w:hAnsi="Times New Roman" w:cs="Times New Roman"/>
          <w:b/>
          <w:i/>
          <w:sz w:val="24"/>
          <w:szCs w:val="24"/>
          <w:lang w:val="en-US"/>
        </w:rPr>
        <w:t>Travel Workload</w:t>
      </w:r>
      <w:r w:rsidR="00C17750" w:rsidRPr="00514A0E">
        <w:rPr>
          <w:rFonts w:ascii="Times New Roman" w:hAnsi="Times New Roman" w:cs="Times New Roman"/>
          <w:b/>
          <w:sz w:val="24"/>
          <w:szCs w:val="24"/>
          <w:lang w:val="en-US"/>
        </w:rPr>
        <w:t xml:space="preserve"> (</w:t>
      </w:r>
      <m:oMath>
        <m:sSub>
          <m:sSubPr>
            <m:ctrlPr>
              <w:rPr>
                <w:rFonts w:ascii="Cambria Math" w:hAnsi="Cambria Math"/>
                <w:b/>
                <w:i/>
                <w:lang w:val="en-US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f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1</m:t>
            </m:r>
          </m:sub>
        </m:sSub>
      </m:oMath>
      <w:r w:rsidR="00C17750" w:rsidRPr="00514A0E">
        <w:rPr>
          <w:rFonts w:ascii="Times New Roman" w:hAnsi="Times New Roman" w:cs="Times New Roman"/>
          <w:b/>
          <w:sz w:val="24"/>
          <w:szCs w:val="24"/>
          <w:lang w:val="en-US"/>
        </w:rPr>
        <w:t xml:space="preserve">) and </w:t>
      </w:r>
      <w:r w:rsidR="00C17750" w:rsidRPr="00514A0E">
        <w:rPr>
          <w:rFonts w:ascii="Times New Roman" w:hAnsi="Times New Roman" w:cs="Times New Roman"/>
          <w:b/>
          <w:i/>
          <w:sz w:val="24"/>
          <w:szCs w:val="24"/>
          <w:lang w:val="en-US"/>
        </w:rPr>
        <w:t>Workload</w:t>
      </w:r>
      <w:r w:rsidR="00C17750" w:rsidRPr="00514A0E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C17750" w:rsidRPr="00514A0E">
        <w:rPr>
          <w:rFonts w:ascii="Times New Roman" w:hAnsi="Times New Roman" w:cs="Times New Roman"/>
          <w:b/>
          <w:i/>
          <w:sz w:val="24"/>
          <w:szCs w:val="24"/>
          <w:lang w:val="en-US"/>
        </w:rPr>
        <w:t>Deviations</w:t>
      </w:r>
      <w:r w:rsidR="00C17750" w:rsidRPr="00514A0E">
        <w:rPr>
          <w:rFonts w:ascii="Times New Roman" w:hAnsi="Times New Roman" w:cs="Times New Roman"/>
          <w:b/>
          <w:sz w:val="24"/>
          <w:szCs w:val="24"/>
          <w:lang w:val="en-US"/>
        </w:rPr>
        <w:t xml:space="preserve"> (</w:t>
      </w:r>
      <m:oMath>
        <m:sSub>
          <m:sSubPr>
            <m:ctrlPr>
              <w:rPr>
                <w:rFonts w:ascii="Cambria Math" w:hAnsi="Cambria Math"/>
                <w:b/>
                <w:i/>
                <w:lang w:val="en-US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f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2</m:t>
            </m:r>
          </m:sub>
        </m:sSub>
      </m:oMath>
      <w:r w:rsidR="00C17750" w:rsidRPr="00514A0E">
        <w:rPr>
          <w:rFonts w:ascii="Times New Roman" w:hAnsi="Times New Roman" w:cs="Times New Roman"/>
          <w:b/>
          <w:sz w:val="24"/>
          <w:szCs w:val="24"/>
          <w:lang w:val="en-US"/>
        </w:rPr>
        <w:t>)</w:t>
      </w:r>
    </w:p>
    <w:p w:rsidR="00773D02" w:rsidRPr="00A2191B" w:rsidRDefault="00773D02" w:rsidP="0080652F">
      <w:pPr>
        <w:spacing w:before="240"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A2191B"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>
            <wp:extent cx="4520241" cy="3113944"/>
            <wp:effectExtent l="0" t="0" r="0" b="0"/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28823" cy="311985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514A0E" w:rsidRPr="00A2191B" w:rsidRDefault="00514A0E" w:rsidP="00514A0E">
      <w:pPr>
        <w:spacing w:before="240"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A2191B">
        <w:rPr>
          <w:rFonts w:ascii="Times New Roman" w:hAnsi="Times New Roman" w:cs="Times New Roman"/>
          <w:b/>
          <w:sz w:val="24"/>
          <w:szCs w:val="24"/>
          <w:lang w:val="en-US"/>
        </w:rPr>
        <w:t>Source: Presented by the authors</w:t>
      </w:r>
    </w:p>
    <w:p w:rsidR="0089670A" w:rsidRPr="00514A0E" w:rsidRDefault="0089670A" w:rsidP="00514A0E">
      <w:pPr>
        <w:spacing w:before="240"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A2191B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 xml:space="preserve">Figure </w:t>
      </w:r>
      <w:r w:rsidR="00745FDC" w:rsidRPr="00A2191B">
        <w:rPr>
          <w:rFonts w:ascii="Times New Roman" w:hAnsi="Times New Roman" w:cs="Times New Roman"/>
          <w:b/>
          <w:sz w:val="24"/>
          <w:szCs w:val="24"/>
          <w:lang w:val="en-US"/>
        </w:rPr>
        <w:t>4</w:t>
      </w:r>
      <w:r w:rsidRPr="00A2191B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Pr="00514A0E">
        <w:rPr>
          <w:rFonts w:ascii="Times New Roman" w:hAnsi="Times New Roman" w:cs="Times New Roman"/>
          <w:b/>
          <w:sz w:val="24"/>
          <w:szCs w:val="24"/>
          <w:lang w:val="en-US"/>
        </w:rPr>
        <w:t xml:space="preserve"> Districting </w:t>
      </w:r>
      <w:r w:rsidR="00AF0406">
        <w:rPr>
          <w:rFonts w:ascii="Times New Roman" w:hAnsi="Times New Roman" w:cs="Times New Roman"/>
          <w:b/>
          <w:sz w:val="24"/>
          <w:szCs w:val="24"/>
          <w:lang w:val="en-US"/>
        </w:rPr>
        <w:t>C</w:t>
      </w:r>
      <w:r w:rsidRPr="00514A0E">
        <w:rPr>
          <w:rFonts w:ascii="Times New Roman" w:hAnsi="Times New Roman" w:cs="Times New Roman"/>
          <w:b/>
          <w:sz w:val="24"/>
          <w:szCs w:val="24"/>
          <w:lang w:val="en-US"/>
        </w:rPr>
        <w:t>onfiguration</w:t>
      </w:r>
      <w:r w:rsidR="00AF0406">
        <w:rPr>
          <w:rFonts w:ascii="Times New Roman" w:hAnsi="Times New Roman" w:cs="Times New Roman"/>
          <w:b/>
          <w:sz w:val="24"/>
          <w:szCs w:val="24"/>
          <w:lang w:val="en-US"/>
        </w:rPr>
        <w:t>s Obtained</w:t>
      </w:r>
    </w:p>
    <w:tbl>
      <w:tblPr>
        <w:tblStyle w:val="Tablaconcuadrcul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4572"/>
        <w:gridCol w:w="4482"/>
      </w:tblGrid>
      <w:tr w:rsidR="00695A00" w:rsidRPr="000F0270" w:rsidTr="006D6277">
        <w:tc>
          <w:tcPr>
            <w:tcW w:w="4536" w:type="dxa"/>
          </w:tcPr>
          <w:p w:rsidR="00695A00" w:rsidRDefault="001F6A28" w:rsidP="00515460">
            <w:pPr>
              <w:spacing w:before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noProof/>
              </w:rPr>
              <w:drawing>
                <wp:inline distT="0" distB="0" distL="0" distR="0">
                  <wp:extent cx="2777799" cy="3581400"/>
                  <wp:effectExtent l="0" t="0" r="3810" b="0"/>
                  <wp:docPr id="5" name="Imagen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"/>
                          <pic:cNvPicPr/>
                        </pic:nvPicPr>
                        <pic:blipFill>
                          <a:blip r:embed="rId11" cstate="print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77799" cy="3581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695A00" w:rsidRDefault="00515460" w:rsidP="004C5E3C">
            <w:pPr>
              <w:spacing w:before="240"/>
              <w:ind w:left="36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15460">
              <w:rPr>
                <w:rFonts w:ascii="Times New Roman" w:hAnsi="Times New Roman" w:cs="Times New Roman"/>
                <w:b/>
                <w:lang w:val="en-US"/>
              </w:rPr>
              <w:t xml:space="preserve">a. </w:t>
            </w:r>
            <w:r w:rsidR="004C5E3C">
              <w:rPr>
                <w:rFonts w:ascii="Times New Roman" w:hAnsi="Times New Roman" w:cs="Times New Roman"/>
                <w:b/>
                <w:lang w:val="en-US"/>
              </w:rPr>
              <w:t>Minimizing</w:t>
            </w:r>
            <w:r w:rsidR="00D67B43">
              <w:rPr>
                <w:rFonts w:ascii="Times New Roman" w:hAnsi="Times New Roman" w:cs="Times New Roman"/>
                <w:b/>
                <w:lang w:val="en-US"/>
              </w:rPr>
              <w:t>:</w:t>
            </w:r>
            <w:r w:rsidR="004C5E3C">
              <w:rPr>
                <w:rFonts w:ascii="Times New Roman" w:hAnsi="Times New Roman" w:cs="Times New Roman"/>
                <w:b/>
                <w:lang w:val="en-US"/>
              </w:rPr>
              <w:t xml:space="preserve"> </w:t>
            </w:r>
            <w:r w:rsidRPr="004C5E3C">
              <w:rPr>
                <w:rFonts w:ascii="Times New Roman" w:hAnsi="Times New Roman" w:cs="Times New Roman"/>
                <w:b/>
                <w:i/>
                <w:lang w:val="en-US"/>
              </w:rPr>
              <w:t>Total Travel Workload</w:t>
            </w:r>
            <w:r w:rsidR="004C5E3C">
              <w:rPr>
                <w:rFonts w:ascii="Times New Roman" w:hAnsi="Times New Roman" w:cs="Times New Roman"/>
                <w:b/>
                <w:lang w:val="en-US"/>
              </w:rPr>
              <w:t xml:space="preserve"> individually</w:t>
            </w:r>
          </w:p>
        </w:tc>
        <w:tc>
          <w:tcPr>
            <w:tcW w:w="4536" w:type="dxa"/>
          </w:tcPr>
          <w:p w:rsidR="00E527AE" w:rsidRDefault="00E527AE" w:rsidP="00D94F95">
            <w:pPr>
              <w:spacing w:before="240"/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>
                  <wp:extent cx="2714625" cy="3581400"/>
                  <wp:effectExtent l="0" t="0" r="9525" b="0"/>
                  <wp:docPr id="6" name="Imagen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"/>
                          <pic:cNvPicPr/>
                        </pic:nvPicPr>
                        <pic:blipFill>
                          <a:blip r:embed="rId12" cstate="print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17129" cy="358470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695A00" w:rsidRPr="004C5E3C" w:rsidRDefault="004C5E3C" w:rsidP="00194D0B">
            <w:pPr>
              <w:spacing w:before="240"/>
              <w:ind w:left="360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b/>
                <w:lang w:val="en-US"/>
              </w:rPr>
              <w:t>b</w:t>
            </w:r>
            <w:r w:rsidRPr="00515460">
              <w:rPr>
                <w:rFonts w:ascii="Times New Roman" w:hAnsi="Times New Roman" w:cs="Times New Roman"/>
                <w:b/>
                <w:lang w:val="en-US"/>
              </w:rPr>
              <w:t xml:space="preserve">. </w:t>
            </w:r>
            <w:r w:rsidR="00194D0B">
              <w:rPr>
                <w:rFonts w:ascii="Times New Roman" w:hAnsi="Times New Roman" w:cs="Times New Roman"/>
                <w:b/>
                <w:lang w:val="en-US"/>
              </w:rPr>
              <w:t>T</w:t>
            </w:r>
            <w:r w:rsidR="00194D0B" w:rsidRPr="00194D0B">
              <w:rPr>
                <w:rFonts w:ascii="Times New Roman" w:hAnsi="Times New Roman" w:cs="Times New Roman"/>
                <w:b/>
                <w:lang w:val="en-US"/>
              </w:rPr>
              <w:t>hresholds</w:t>
            </w:r>
            <w:r>
              <w:rPr>
                <w:rFonts w:ascii="Times New Roman" w:hAnsi="Times New Roman" w:cs="Times New Roman"/>
                <w:b/>
                <w:lang w:val="en-US"/>
              </w:rPr>
              <w:t xml:space="preserve">: </w:t>
            </w:r>
            <w:r w:rsidRPr="004C5E3C">
              <w:rPr>
                <w:rFonts w:ascii="Times New Roman" w:hAnsi="Times New Roman" w:cs="Times New Roman"/>
                <w:b/>
                <w:i/>
                <w:lang w:val="en-US"/>
              </w:rPr>
              <w:t>Total Travel Workload</w:t>
            </w:r>
            <w:r>
              <w:rPr>
                <w:rFonts w:ascii="Times New Roman" w:hAnsi="Times New Roman" w:cs="Times New Roman"/>
                <w:b/>
                <w:lang w:val="en-US"/>
              </w:rPr>
              <w:t xml:space="preserve"> vs. </w:t>
            </w:r>
            <w:r w:rsidRPr="004C5E3C">
              <w:rPr>
                <w:rFonts w:ascii="Times New Roman" w:hAnsi="Times New Roman" w:cs="Times New Roman"/>
                <w:b/>
                <w:i/>
                <w:lang w:val="en-US"/>
              </w:rPr>
              <w:t>Workload Deviations</w:t>
            </w:r>
            <w:r>
              <w:rPr>
                <w:rFonts w:ascii="Times New Roman" w:hAnsi="Times New Roman" w:cs="Times New Roman"/>
                <w:b/>
                <w:lang w:val="en-US"/>
              </w:rPr>
              <w:t xml:space="preserve"> </w:t>
            </w:r>
            <w:r w:rsidRPr="004C5E3C">
              <w:rPr>
                <w:rFonts w:ascii="Times New Roman" w:hAnsi="Times New Roman" w:cs="Times New Roman"/>
                <w:b/>
                <w:lang w:val="en-US"/>
              </w:rPr>
              <w:t>(</w:t>
            </w:r>
            <m:oMath>
              <m:r>
                <m:rPr>
                  <m:sty m:val="bi"/>
                </m:rP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∝ =20%</m:t>
              </m:r>
            </m:oMath>
            <w:r w:rsidRPr="004C5E3C">
              <w:rPr>
                <w:rFonts w:ascii="Times New Roman" w:hAnsi="Times New Roman" w:cs="Times New Roman"/>
                <w:b/>
                <w:lang w:val="en-US"/>
              </w:rPr>
              <w:t>)</w:t>
            </w:r>
          </w:p>
        </w:tc>
      </w:tr>
    </w:tbl>
    <w:p w:rsidR="00514A0E" w:rsidRPr="00A2191B" w:rsidRDefault="00514A0E" w:rsidP="00714141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A2191B">
        <w:rPr>
          <w:rFonts w:ascii="Times New Roman" w:hAnsi="Times New Roman" w:cs="Times New Roman"/>
          <w:b/>
          <w:sz w:val="24"/>
          <w:szCs w:val="24"/>
          <w:lang w:val="en-US"/>
        </w:rPr>
        <w:t>Source: Presented by the authors</w:t>
      </w:r>
    </w:p>
    <w:p w:rsidR="0089670A" w:rsidRPr="00514A0E" w:rsidRDefault="00345AF8" w:rsidP="00514A0E">
      <w:pPr>
        <w:spacing w:before="240"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proofErr w:type="gramStart"/>
      <w:r w:rsidRPr="00514A0E">
        <w:rPr>
          <w:rFonts w:ascii="Times New Roman" w:hAnsi="Times New Roman" w:cs="Times New Roman"/>
          <w:b/>
          <w:sz w:val="24"/>
          <w:szCs w:val="24"/>
          <w:lang w:val="en-US"/>
        </w:rPr>
        <w:t>Figure 5.</w:t>
      </w:r>
      <w:proofErr w:type="gramEnd"/>
      <w:r w:rsidRPr="00514A0E">
        <w:rPr>
          <w:rFonts w:ascii="Times New Roman" w:hAnsi="Times New Roman" w:cs="Times New Roman"/>
          <w:b/>
          <w:sz w:val="24"/>
          <w:szCs w:val="24"/>
          <w:lang w:val="en-US"/>
        </w:rPr>
        <w:t xml:space="preserve"> Trade-offs Analysis: </w:t>
      </w:r>
      <w:r w:rsidR="005F36BC" w:rsidRPr="00514A0E">
        <w:rPr>
          <w:rFonts w:ascii="Times New Roman" w:hAnsi="Times New Roman" w:cs="Times New Roman"/>
          <w:b/>
          <w:sz w:val="24"/>
          <w:szCs w:val="24"/>
          <w:lang w:val="en-US"/>
        </w:rPr>
        <w:t xml:space="preserve">Improvements of </w:t>
      </w:r>
      <w:r w:rsidRPr="00514A0E">
        <w:rPr>
          <w:rFonts w:ascii="Times New Roman" w:hAnsi="Times New Roman" w:cs="Times New Roman"/>
          <w:b/>
          <w:i/>
          <w:sz w:val="24"/>
          <w:szCs w:val="24"/>
          <w:lang w:val="en-US"/>
        </w:rPr>
        <w:t>Workload</w:t>
      </w:r>
      <w:r w:rsidRPr="00514A0E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Pr="00514A0E">
        <w:rPr>
          <w:rFonts w:ascii="Times New Roman" w:hAnsi="Times New Roman" w:cs="Times New Roman"/>
          <w:b/>
          <w:i/>
          <w:sz w:val="24"/>
          <w:szCs w:val="24"/>
          <w:lang w:val="en-US"/>
        </w:rPr>
        <w:t>Deviations</w:t>
      </w:r>
      <w:r w:rsidRPr="00514A0E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  <w:lang w:val="en-US"/>
          </w:rPr>
          <m:t>(</m:t>
        </m:r>
        <m:sSub>
          <m:sSubPr>
            <m:ctrlPr>
              <w:rPr>
                <w:rFonts w:ascii="Cambria Math" w:hAnsi="Cambria Math"/>
                <w:b/>
                <w:i/>
                <w:lang w:val="en-US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f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2</m:t>
            </m:r>
          </m:sub>
        </m:sSub>
        <m:r>
          <m:rPr>
            <m:sty m:val="bi"/>
          </m:rPr>
          <w:rPr>
            <w:rFonts w:ascii="Cambria Math" w:hAnsi="Cambria Math"/>
            <w:lang w:val="en-US"/>
          </w:rPr>
          <m:t>)</m:t>
        </m:r>
      </m:oMath>
      <w:r w:rsidR="005F36BC" w:rsidRPr="00514A0E">
        <w:rPr>
          <w:rFonts w:ascii="Times New Roman" w:hAnsi="Times New Roman" w:cs="Times New Roman"/>
          <w:b/>
          <w:sz w:val="24"/>
          <w:szCs w:val="24"/>
          <w:lang w:val="en-US"/>
        </w:rPr>
        <w:t xml:space="preserve"> due to Deterioration of </w:t>
      </w:r>
      <w:r w:rsidR="005F36BC" w:rsidRPr="00514A0E">
        <w:rPr>
          <w:rFonts w:ascii="Times New Roman" w:hAnsi="Times New Roman" w:cs="Times New Roman"/>
          <w:b/>
          <w:i/>
          <w:sz w:val="24"/>
          <w:szCs w:val="24"/>
          <w:lang w:val="en-US"/>
        </w:rPr>
        <w:t>Travel Workload</w:t>
      </w:r>
      <w:r w:rsidR="005F36BC" w:rsidRPr="00514A0E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m:oMath>
        <m:sSubSup>
          <m:sSubSupPr>
            <m:ctrlPr>
              <w:rPr>
                <w:rFonts w:ascii="Cambria Math" w:hAnsi="Cambria Math" w:cs="Times New Roman"/>
                <w:b/>
                <w:i/>
                <w:sz w:val="24"/>
                <w:szCs w:val="24"/>
                <w:lang w:val="en-US"/>
              </w:rPr>
            </m:ctrlPr>
          </m:sSubSupPr>
          <m:e>
            <m:r>
              <m:rPr>
                <m:sty m:val="bi"/>
              </m:rPr>
              <w:rPr>
                <w:rFonts w:ascii="Cambria Math" w:hAnsi="Cambria Math" w:cs="Times New Roman"/>
                <w:sz w:val="24"/>
                <w:szCs w:val="24"/>
                <w:lang w:val="en-US"/>
              </w:rPr>
              <m:t>(f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 w:val="24"/>
                <w:szCs w:val="24"/>
                <w:lang w:val="en-US"/>
              </w:rPr>
              <m:t>1</m:t>
            </m:r>
          </m:sub>
          <m:sup>
            <m:r>
              <m:rPr>
                <m:sty m:val="bi"/>
              </m:rPr>
              <w:rPr>
                <w:rFonts w:ascii="Cambria Math" w:hAnsi="Cambria Math" w:cs="Times New Roman"/>
                <w:sz w:val="24"/>
                <w:szCs w:val="24"/>
                <w:lang w:val="en-US"/>
              </w:rPr>
              <m:t>*</m:t>
            </m:r>
          </m:sup>
        </m:sSubSup>
        <m:r>
          <m:rPr>
            <m:sty m:val="bi"/>
          </m:rPr>
          <w:rPr>
            <w:rFonts w:ascii="Cambria Math" w:hAnsi="Cambria Math" w:cs="Times New Roman"/>
            <w:sz w:val="24"/>
            <w:szCs w:val="24"/>
            <w:lang w:val="en-US"/>
          </w:rPr>
          <m:t>)</m:t>
        </m:r>
      </m:oMath>
    </w:p>
    <w:p w:rsidR="00345AF8" w:rsidRPr="00A2191B" w:rsidRDefault="00DA15A4" w:rsidP="009855E8">
      <w:pPr>
        <w:spacing w:before="240" w:after="0" w:line="24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A2191B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4010025" cy="2761580"/>
            <wp:effectExtent l="0" t="0" r="0" b="1270"/>
            <wp:docPr id="4" name="Imagen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10025" cy="276158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1D0492" w:rsidRDefault="00514A0E" w:rsidP="006D6277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A2191B">
        <w:rPr>
          <w:rFonts w:ascii="Times New Roman" w:hAnsi="Times New Roman" w:cs="Times New Roman"/>
          <w:b/>
          <w:sz w:val="24"/>
          <w:szCs w:val="24"/>
          <w:lang w:val="en-US"/>
        </w:rPr>
        <w:t>Source: Presented by the authors</w:t>
      </w:r>
      <w:bookmarkStart w:id="1" w:name="_GoBack"/>
      <w:bookmarkEnd w:id="1"/>
    </w:p>
    <w:sectPr w:rsidR="001D0492" w:rsidSect="00AA6FA0">
      <w:headerReference w:type="even" r:id="rId14"/>
      <w:headerReference w:type="default" r:id="rId15"/>
      <w:type w:val="continuous"/>
      <w:pgSz w:w="12240" w:h="15840" w:code="1"/>
      <w:pgMar w:top="1418" w:right="1701" w:bottom="1418" w:left="1701" w:header="709" w:footer="709" w:gutter="0"/>
      <w:cols w:space="708"/>
      <w:titlePg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6B6E6E" w:rsidRDefault="006B6E6E" w:rsidP="00E33858">
      <w:pPr>
        <w:spacing w:after="0" w:line="240" w:lineRule="auto"/>
      </w:pPr>
      <w:r>
        <w:separator/>
      </w:r>
    </w:p>
  </w:endnote>
  <w:endnote w:type="continuationSeparator" w:id="0">
    <w:p w:rsidR="006B6E6E" w:rsidRDefault="006B6E6E" w:rsidP="00E3385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6B6E6E" w:rsidRDefault="006B6E6E" w:rsidP="00E33858">
      <w:pPr>
        <w:spacing w:after="0" w:line="240" w:lineRule="auto"/>
      </w:pPr>
      <w:r>
        <w:separator/>
      </w:r>
    </w:p>
  </w:footnote>
  <w:footnote w:type="continuationSeparator" w:id="0">
    <w:p w:rsidR="006B6E6E" w:rsidRDefault="006B6E6E" w:rsidP="00E3385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-330606248"/>
      <w:docPartObj>
        <w:docPartGallery w:val="Page Numbers (Top of Page)"/>
        <w:docPartUnique/>
      </w:docPartObj>
    </w:sdtPr>
    <w:sdtContent>
      <w:p w:rsidR="00886CA7" w:rsidRDefault="00B426D4">
        <w:pPr>
          <w:pStyle w:val="Encabezado"/>
        </w:pPr>
        <w:r>
          <w:fldChar w:fldCharType="begin"/>
        </w:r>
        <w:r w:rsidR="00886CA7" w:rsidRPr="0095498A">
          <w:instrText>PAGE   \* MERGEFORMAT</w:instrText>
        </w:r>
        <w:r>
          <w:fldChar w:fldCharType="separate"/>
        </w:r>
        <w:r w:rsidR="0093522E" w:rsidRPr="0093522E">
          <w:rPr>
            <w:noProof/>
            <w:lang w:val="es-ES"/>
          </w:rPr>
          <w:t>2</w:t>
        </w:r>
        <w:r>
          <w:fldChar w:fldCharType="end"/>
        </w:r>
      </w:p>
    </w:sdtContent>
  </w:sdt>
  <w:p w:rsidR="00886CA7" w:rsidRDefault="00886CA7">
    <w:pPr>
      <w:pStyle w:val="Encabezado"/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523135119"/>
      <w:docPartObj>
        <w:docPartGallery w:val="Page Numbers (Top of Page)"/>
        <w:docPartUnique/>
      </w:docPartObj>
    </w:sdtPr>
    <w:sdtContent>
      <w:p w:rsidR="00886CA7" w:rsidRDefault="00B426D4">
        <w:pPr>
          <w:pStyle w:val="Encabezado"/>
          <w:jc w:val="right"/>
        </w:pPr>
        <w:r w:rsidRPr="00B426D4">
          <w:fldChar w:fldCharType="begin"/>
        </w:r>
        <w:r w:rsidR="00886CA7">
          <w:instrText>PAGE   \* MERGEFORMAT</w:instrText>
        </w:r>
        <w:r w:rsidRPr="00B426D4">
          <w:fldChar w:fldCharType="separate"/>
        </w:r>
        <w:r w:rsidR="0093522E" w:rsidRPr="0093522E">
          <w:rPr>
            <w:noProof/>
            <w:lang w:val="es-ES"/>
          </w:rPr>
          <w:t>3</w:t>
        </w:r>
        <w:r>
          <w:rPr>
            <w:noProof/>
            <w:lang w:val="es-ES"/>
          </w:rPr>
          <w:fldChar w:fldCharType="end"/>
        </w:r>
      </w:p>
    </w:sdtContent>
  </w:sdt>
  <w:p w:rsidR="00886CA7" w:rsidRDefault="00886CA7">
    <w:pPr>
      <w:pStyle w:val="Encabezado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89"/>
    <w:multiLevelType w:val="singleLevel"/>
    <w:tmpl w:val="B748D05E"/>
    <w:lvl w:ilvl="0">
      <w:start w:val="1"/>
      <w:numFmt w:val="bullet"/>
      <w:pStyle w:val="Listaconvietas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>
    <w:nsid w:val="07160A42"/>
    <w:multiLevelType w:val="multilevel"/>
    <w:tmpl w:val="64CA26AC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">
    <w:nsid w:val="07C672A3"/>
    <w:multiLevelType w:val="hybridMultilevel"/>
    <w:tmpl w:val="54386B34"/>
    <w:lvl w:ilvl="0" w:tplc="268414CC">
      <w:start w:val="1"/>
      <w:numFmt w:val="decimal"/>
      <w:lvlText w:val="%1."/>
      <w:lvlJc w:val="left"/>
      <w:pPr>
        <w:ind w:left="928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648" w:hanging="360"/>
      </w:pPr>
    </w:lvl>
    <w:lvl w:ilvl="2" w:tplc="240A001B" w:tentative="1">
      <w:start w:val="1"/>
      <w:numFmt w:val="lowerRoman"/>
      <w:lvlText w:val="%3."/>
      <w:lvlJc w:val="right"/>
      <w:pPr>
        <w:ind w:left="2368" w:hanging="180"/>
      </w:pPr>
    </w:lvl>
    <w:lvl w:ilvl="3" w:tplc="240A000F" w:tentative="1">
      <w:start w:val="1"/>
      <w:numFmt w:val="decimal"/>
      <w:lvlText w:val="%4."/>
      <w:lvlJc w:val="left"/>
      <w:pPr>
        <w:ind w:left="3088" w:hanging="360"/>
      </w:pPr>
    </w:lvl>
    <w:lvl w:ilvl="4" w:tplc="240A0019" w:tentative="1">
      <w:start w:val="1"/>
      <w:numFmt w:val="lowerLetter"/>
      <w:lvlText w:val="%5."/>
      <w:lvlJc w:val="left"/>
      <w:pPr>
        <w:ind w:left="3808" w:hanging="360"/>
      </w:pPr>
    </w:lvl>
    <w:lvl w:ilvl="5" w:tplc="240A001B" w:tentative="1">
      <w:start w:val="1"/>
      <w:numFmt w:val="lowerRoman"/>
      <w:lvlText w:val="%6."/>
      <w:lvlJc w:val="right"/>
      <w:pPr>
        <w:ind w:left="4528" w:hanging="180"/>
      </w:pPr>
    </w:lvl>
    <w:lvl w:ilvl="6" w:tplc="240A000F" w:tentative="1">
      <w:start w:val="1"/>
      <w:numFmt w:val="decimal"/>
      <w:lvlText w:val="%7."/>
      <w:lvlJc w:val="left"/>
      <w:pPr>
        <w:ind w:left="5248" w:hanging="360"/>
      </w:pPr>
    </w:lvl>
    <w:lvl w:ilvl="7" w:tplc="240A0019" w:tentative="1">
      <w:start w:val="1"/>
      <w:numFmt w:val="lowerLetter"/>
      <w:lvlText w:val="%8."/>
      <w:lvlJc w:val="left"/>
      <w:pPr>
        <w:ind w:left="5968" w:hanging="360"/>
      </w:pPr>
    </w:lvl>
    <w:lvl w:ilvl="8" w:tplc="240A001B" w:tentative="1">
      <w:start w:val="1"/>
      <w:numFmt w:val="lowerRoman"/>
      <w:lvlText w:val="%9."/>
      <w:lvlJc w:val="right"/>
      <w:pPr>
        <w:ind w:left="6688" w:hanging="180"/>
      </w:pPr>
    </w:lvl>
  </w:abstractNum>
  <w:abstractNum w:abstractNumId="3">
    <w:nsid w:val="140E7E5D"/>
    <w:multiLevelType w:val="multilevel"/>
    <w:tmpl w:val="A6A8E850"/>
    <w:lvl w:ilvl="0">
      <w:start w:val="1"/>
      <w:numFmt w:val="decimal"/>
      <w:lvlText w:val="%1."/>
      <w:lvlJc w:val="left"/>
      <w:pPr>
        <w:ind w:left="786" w:hanging="360"/>
      </w:pPr>
    </w:lvl>
    <w:lvl w:ilvl="1">
      <w:start w:val="1"/>
      <w:numFmt w:val="decimal"/>
      <w:isLgl/>
      <w:lvlText w:val="%2."/>
      <w:lvlJc w:val="left"/>
      <w:pPr>
        <w:ind w:left="1080" w:hanging="360"/>
      </w:pPr>
      <w:rPr>
        <w:rFonts w:ascii="Times New Roman" w:eastAsia="Calibri" w:hAnsi="Times New Roman" w:cs="Times New Roman"/>
        <w:b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  <w:b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  <w:b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  <w:b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  <w:b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  <w:b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  <w:b/>
      </w:rPr>
    </w:lvl>
    <w:lvl w:ilvl="8">
      <w:start w:val="1"/>
      <w:numFmt w:val="decimal"/>
      <w:isLgl/>
      <w:lvlText w:val="%1.%2.%3.%4.%5.%6.%7.%8.%9"/>
      <w:lvlJc w:val="left"/>
      <w:pPr>
        <w:ind w:left="5040" w:hanging="1800"/>
      </w:pPr>
      <w:rPr>
        <w:rFonts w:hint="default"/>
        <w:b/>
      </w:rPr>
    </w:lvl>
  </w:abstractNum>
  <w:abstractNum w:abstractNumId="4">
    <w:nsid w:val="1C5C342F"/>
    <w:multiLevelType w:val="multilevel"/>
    <w:tmpl w:val="3C283D4E"/>
    <w:lvl w:ilvl="0">
      <w:start w:val="2"/>
      <w:numFmt w:val="decimal"/>
      <w:lvlText w:val="%1"/>
      <w:lvlJc w:val="left"/>
      <w:pPr>
        <w:ind w:left="360" w:hanging="360"/>
      </w:pPr>
      <w:rPr>
        <w:rFonts w:eastAsia="Calibri" w:hint="default"/>
      </w:rPr>
    </w:lvl>
    <w:lvl w:ilvl="1">
      <w:start w:val="1"/>
      <w:numFmt w:val="decimal"/>
      <w:lvlText w:val="%1.%2"/>
      <w:lvlJc w:val="left"/>
      <w:pPr>
        <w:ind w:left="786" w:hanging="360"/>
      </w:pPr>
      <w:rPr>
        <w:rFonts w:eastAsia="Calibri" w:hint="default"/>
      </w:rPr>
    </w:lvl>
    <w:lvl w:ilvl="2">
      <w:start w:val="1"/>
      <w:numFmt w:val="decimal"/>
      <w:lvlText w:val="%1.%2.%3"/>
      <w:lvlJc w:val="left"/>
      <w:pPr>
        <w:ind w:left="1572" w:hanging="720"/>
      </w:pPr>
      <w:rPr>
        <w:rFonts w:eastAsia="Calibri" w:hint="default"/>
      </w:rPr>
    </w:lvl>
    <w:lvl w:ilvl="3">
      <w:start w:val="1"/>
      <w:numFmt w:val="decimal"/>
      <w:lvlText w:val="%1.%2.%3.%4"/>
      <w:lvlJc w:val="left"/>
      <w:pPr>
        <w:ind w:left="1998" w:hanging="720"/>
      </w:pPr>
      <w:rPr>
        <w:rFonts w:eastAsia="Calibri" w:hint="default"/>
      </w:rPr>
    </w:lvl>
    <w:lvl w:ilvl="4">
      <w:start w:val="1"/>
      <w:numFmt w:val="decimal"/>
      <w:lvlText w:val="%1.%2.%3.%4.%5"/>
      <w:lvlJc w:val="left"/>
      <w:pPr>
        <w:ind w:left="2784" w:hanging="1080"/>
      </w:pPr>
      <w:rPr>
        <w:rFonts w:eastAsia="Calibri" w:hint="default"/>
      </w:rPr>
    </w:lvl>
    <w:lvl w:ilvl="5">
      <w:start w:val="1"/>
      <w:numFmt w:val="decimal"/>
      <w:lvlText w:val="%1.%2.%3.%4.%5.%6"/>
      <w:lvlJc w:val="left"/>
      <w:pPr>
        <w:ind w:left="3210" w:hanging="1080"/>
      </w:pPr>
      <w:rPr>
        <w:rFonts w:eastAsia="Calibri" w:hint="default"/>
      </w:rPr>
    </w:lvl>
    <w:lvl w:ilvl="6">
      <w:start w:val="1"/>
      <w:numFmt w:val="decimal"/>
      <w:lvlText w:val="%1.%2.%3.%4.%5.%6.%7"/>
      <w:lvlJc w:val="left"/>
      <w:pPr>
        <w:ind w:left="3996" w:hanging="1440"/>
      </w:pPr>
      <w:rPr>
        <w:rFonts w:eastAsia="Calibri" w:hint="default"/>
      </w:rPr>
    </w:lvl>
    <w:lvl w:ilvl="7">
      <w:start w:val="1"/>
      <w:numFmt w:val="decimal"/>
      <w:lvlText w:val="%1.%2.%3.%4.%5.%6.%7.%8"/>
      <w:lvlJc w:val="left"/>
      <w:pPr>
        <w:ind w:left="4422" w:hanging="1440"/>
      </w:pPr>
      <w:rPr>
        <w:rFonts w:eastAsia="Calibri" w:hint="default"/>
      </w:rPr>
    </w:lvl>
    <w:lvl w:ilvl="8">
      <w:start w:val="1"/>
      <w:numFmt w:val="decimal"/>
      <w:lvlText w:val="%1.%2.%3.%4.%5.%6.%7.%8.%9"/>
      <w:lvlJc w:val="left"/>
      <w:pPr>
        <w:ind w:left="5208" w:hanging="1800"/>
      </w:pPr>
      <w:rPr>
        <w:rFonts w:eastAsia="Calibri" w:hint="default"/>
      </w:rPr>
    </w:lvl>
  </w:abstractNum>
  <w:abstractNum w:abstractNumId="5">
    <w:nsid w:val="256C4CDA"/>
    <w:multiLevelType w:val="hybridMultilevel"/>
    <w:tmpl w:val="6F885632"/>
    <w:lvl w:ilvl="0" w:tplc="50926D02">
      <w:start w:val="20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5E2187B"/>
    <w:multiLevelType w:val="multilevel"/>
    <w:tmpl w:val="ACE8C330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86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572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998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784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1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996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422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208" w:hanging="1800"/>
      </w:pPr>
      <w:rPr>
        <w:rFonts w:hint="default"/>
      </w:rPr>
    </w:lvl>
  </w:abstractNum>
  <w:abstractNum w:abstractNumId="7">
    <w:nsid w:val="2B186164"/>
    <w:multiLevelType w:val="hybridMultilevel"/>
    <w:tmpl w:val="EC422DC4"/>
    <w:lvl w:ilvl="0" w:tplc="C0EA54A6">
      <w:start w:val="1"/>
      <w:numFmt w:val="lowerLetter"/>
      <w:lvlText w:val="%1."/>
      <w:lvlJc w:val="left"/>
      <w:pPr>
        <w:ind w:left="720" w:hanging="360"/>
      </w:pPr>
      <w:rPr>
        <w:rFonts w:hint="default"/>
        <w:b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2EE36AFC"/>
    <w:multiLevelType w:val="hybridMultilevel"/>
    <w:tmpl w:val="224C2BF6"/>
    <w:lvl w:ilvl="0" w:tplc="240A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>
    <w:nsid w:val="3ED40ACC"/>
    <w:multiLevelType w:val="hybridMultilevel"/>
    <w:tmpl w:val="793445F4"/>
    <w:lvl w:ilvl="0" w:tplc="C3CE3EA4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499F221F"/>
    <w:multiLevelType w:val="hybridMultilevel"/>
    <w:tmpl w:val="3B9E9E16"/>
    <w:lvl w:ilvl="0" w:tplc="47726066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 w:tplc="240A0019" w:tentative="1">
      <w:start w:val="1"/>
      <w:numFmt w:val="lowerLetter"/>
      <w:lvlText w:val="%2."/>
      <w:lvlJc w:val="left"/>
      <w:pPr>
        <w:ind w:left="1080" w:hanging="360"/>
      </w:pPr>
    </w:lvl>
    <w:lvl w:ilvl="2" w:tplc="240A001B" w:tentative="1">
      <w:start w:val="1"/>
      <w:numFmt w:val="lowerRoman"/>
      <w:lvlText w:val="%3."/>
      <w:lvlJc w:val="right"/>
      <w:pPr>
        <w:ind w:left="1800" w:hanging="180"/>
      </w:pPr>
    </w:lvl>
    <w:lvl w:ilvl="3" w:tplc="240A000F" w:tentative="1">
      <w:start w:val="1"/>
      <w:numFmt w:val="decimal"/>
      <w:lvlText w:val="%4."/>
      <w:lvlJc w:val="left"/>
      <w:pPr>
        <w:ind w:left="2520" w:hanging="360"/>
      </w:pPr>
    </w:lvl>
    <w:lvl w:ilvl="4" w:tplc="240A0019" w:tentative="1">
      <w:start w:val="1"/>
      <w:numFmt w:val="lowerLetter"/>
      <w:lvlText w:val="%5."/>
      <w:lvlJc w:val="left"/>
      <w:pPr>
        <w:ind w:left="3240" w:hanging="360"/>
      </w:pPr>
    </w:lvl>
    <w:lvl w:ilvl="5" w:tplc="240A001B" w:tentative="1">
      <w:start w:val="1"/>
      <w:numFmt w:val="lowerRoman"/>
      <w:lvlText w:val="%6."/>
      <w:lvlJc w:val="right"/>
      <w:pPr>
        <w:ind w:left="3960" w:hanging="180"/>
      </w:pPr>
    </w:lvl>
    <w:lvl w:ilvl="6" w:tplc="240A000F" w:tentative="1">
      <w:start w:val="1"/>
      <w:numFmt w:val="decimal"/>
      <w:lvlText w:val="%7."/>
      <w:lvlJc w:val="left"/>
      <w:pPr>
        <w:ind w:left="4680" w:hanging="360"/>
      </w:pPr>
    </w:lvl>
    <w:lvl w:ilvl="7" w:tplc="240A0019" w:tentative="1">
      <w:start w:val="1"/>
      <w:numFmt w:val="lowerLetter"/>
      <w:lvlText w:val="%8."/>
      <w:lvlJc w:val="left"/>
      <w:pPr>
        <w:ind w:left="5400" w:hanging="360"/>
      </w:pPr>
    </w:lvl>
    <w:lvl w:ilvl="8" w:tplc="240A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>
    <w:nsid w:val="612D4883"/>
    <w:multiLevelType w:val="multilevel"/>
    <w:tmpl w:val="0018D568"/>
    <w:lvl w:ilvl="0">
      <w:start w:val="1"/>
      <w:numFmt w:val="decimal"/>
      <w:lvlText w:val="%1"/>
      <w:lvlJc w:val="left"/>
      <w:pPr>
        <w:ind w:left="360" w:hanging="360"/>
      </w:pPr>
      <w:rPr>
        <w:rFonts w:eastAsia="Calibri" w:hint="default"/>
        <w:b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eastAsia="Calibri" w:hint="default"/>
        <w:b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eastAsia="Calibri" w:hint="default"/>
        <w:b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eastAsia="Calibri" w:hint="default"/>
        <w:b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eastAsia="Calibri" w:hint="default"/>
        <w:b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eastAsia="Calibri" w:hint="default"/>
        <w:b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eastAsia="Calibri" w:hint="default"/>
        <w:b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eastAsia="Calibri" w:hint="default"/>
        <w:b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eastAsia="Calibri" w:hint="default"/>
        <w:b/>
      </w:rPr>
    </w:lvl>
  </w:abstractNum>
  <w:abstractNum w:abstractNumId="12">
    <w:nsid w:val="637E2578"/>
    <w:multiLevelType w:val="hybridMultilevel"/>
    <w:tmpl w:val="66F4021A"/>
    <w:lvl w:ilvl="0" w:tplc="240A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9"/>
  </w:num>
  <w:num w:numId="3">
    <w:abstractNumId w:val="2"/>
  </w:num>
  <w:num w:numId="4">
    <w:abstractNumId w:val="11"/>
  </w:num>
  <w:num w:numId="5">
    <w:abstractNumId w:val="4"/>
  </w:num>
  <w:num w:numId="6">
    <w:abstractNumId w:val="6"/>
  </w:num>
  <w:num w:numId="7">
    <w:abstractNumId w:val="1"/>
  </w:num>
  <w:num w:numId="8">
    <w:abstractNumId w:val="12"/>
  </w:num>
  <w:num w:numId="9">
    <w:abstractNumId w:val="0"/>
  </w:num>
  <w:num w:numId="10">
    <w:abstractNumId w:val="5"/>
  </w:num>
  <w:num w:numId="11">
    <w:abstractNumId w:val="8"/>
  </w:num>
  <w:num w:numId="12">
    <w:abstractNumId w:val="10"/>
  </w:num>
  <w:num w:numId="13">
    <w:abstractNumId w:val="7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 w:grammar="clean"/>
  <w:defaultTabStop w:val="708"/>
  <w:hyphenationZone w:val="425"/>
  <w:evenAndOddHeaders/>
  <w:characterSpacingControl w:val="doNotCompress"/>
  <w:footnotePr>
    <w:footnote w:id="-1"/>
    <w:footnote w:id="0"/>
  </w:footnotePr>
  <w:endnotePr>
    <w:endnote w:id="-1"/>
    <w:endnote w:id="0"/>
  </w:endnotePr>
  <w:compat>
    <w:useFELayout/>
  </w:compat>
  <w:rsids>
    <w:rsidRoot w:val="00E33858"/>
    <w:rsid w:val="0000003E"/>
    <w:rsid w:val="00000963"/>
    <w:rsid w:val="00000CEC"/>
    <w:rsid w:val="00001454"/>
    <w:rsid w:val="00001E8A"/>
    <w:rsid w:val="00002483"/>
    <w:rsid w:val="000065FC"/>
    <w:rsid w:val="000107B3"/>
    <w:rsid w:val="0001464E"/>
    <w:rsid w:val="00016832"/>
    <w:rsid w:val="0002120F"/>
    <w:rsid w:val="00023728"/>
    <w:rsid w:val="0002472F"/>
    <w:rsid w:val="00030281"/>
    <w:rsid w:val="00030E3E"/>
    <w:rsid w:val="00034139"/>
    <w:rsid w:val="00036F08"/>
    <w:rsid w:val="00037CF5"/>
    <w:rsid w:val="00037E5B"/>
    <w:rsid w:val="0005125B"/>
    <w:rsid w:val="00051CEC"/>
    <w:rsid w:val="0005304C"/>
    <w:rsid w:val="0005314F"/>
    <w:rsid w:val="0005382E"/>
    <w:rsid w:val="0005389A"/>
    <w:rsid w:val="00054322"/>
    <w:rsid w:val="000620B9"/>
    <w:rsid w:val="00063778"/>
    <w:rsid w:val="00065263"/>
    <w:rsid w:val="000665C7"/>
    <w:rsid w:val="0007069D"/>
    <w:rsid w:val="0007449D"/>
    <w:rsid w:val="00075CC8"/>
    <w:rsid w:val="00076721"/>
    <w:rsid w:val="00080542"/>
    <w:rsid w:val="0008376F"/>
    <w:rsid w:val="00085F77"/>
    <w:rsid w:val="0008613B"/>
    <w:rsid w:val="000869EF"/>
    <w:rsid w:val="00090BD6"/>
    <w:rsid w:val="000946E5"/>
    <w:rsid w:val="000947F3"/>
    <w:rsid w:val="00097FC4"/>
    <w:rsid w:val="000A3250"/>
    <w:rsid w:val="000A4EE6"/>
    <w:rsid w:val="000A5593"/>
    <w:rsid w:val="000A6415"/>
    <w:rsid w:val="000A6B6F"/>
    <w:rsid w:val="000A77B4"/>
    <w:rsid w:val="000B1AE5"/>
    <w:rsid w:val="000B1EF5"/>
    <w:rsid w:val="000B4405"/>
    <w:rsid w:val="000B4BAE"/>
    <w:rsid w:val="000B5312"/>
    <w:rsid w:val="000B55E9"/>
    <w:rsid w:val="000B59E7"/>
    <w:rsid w:val="000B6008"/>
    <w:rsid w:val="000C6967"/>
    <w:rsid w:val="000C6AA3"/>
    <w:rsid w:val="000C6D10"/>
    <w:rsid w:val="000C7609"/>
    <w:rsid w:val="000D687D"/>
    <w:rsid w:val="000E0B73"/>
    <w:rsid w:val="000E3637"/>
    <w:rsid w:val="000E3651"/>
    <w:rsid w:val="000F0270"/>
    <w:rsid w:val="000F2F39"/>
    <w:rsid w:val="000F34D6"/>
    <w:rsid w:val="000F443D"/>
    <w:rsid w:val="000F5224"/>
    <w:rsid w:val="00100E10"/>
    <w:rsid w:val="00101636"/>
    <w:rsid w:val="00101E2A"/>
    <w:rsid w:val="00103054"/>
    <w:rsid w:val="001041FB"/>
    <w:rsid w:val="00104EA2"/>
    <w:rsid w:val="00107B08"/>
    <w:rsid w:val="00110416"/>
    <w:rsid w:val="00111494"/>
    <w:rsid w:val="001121C1"/>
    <w:rsid w:val="00113B5C"/>
    <w:rsid w:val="00114490"/>
    <w:rsid w:val="001155A8"/>
    <w:rsid w:val="00116884"/>
    <w:rsid w:val="00116EE6"/>
    <w:rsid w:val="00120E76"/>
    <w:rsid w:val="001217F1"/>
    <w:rsid w:val="001239C6"/>
    <w:rsid w:val="00125486"/>
    <w:rsid w:val="00125A45"/>
    <w:rsid w:val="00135384"/>
    <w:rsid w:val="00137CFC"/>
    <w:rsid w:val="001465CC"/>
    <w:rsid w:val="00147808"/>
    <w:rsid w:val="00150B7C"/>
    <w:rsid w:val="00153585"/>
    <w:rsid w:val="001541EC"/>
    <w:rsid w:val="00154BBF"/>
    <w:rsid w:val="00155984"/>
    <w:rsid w:val="00155A43"/>
    <w:rsid w:val="00157FBE"/>
    <w:rsid w:val="00161D39"/>
    <w:rsid w:val="00163331"/>
    <w:rsid w:val="001729D4"/>
    <w:rsid w:val="00181B44"/>
    <w:rsid w:val="0018558C"/>
    <w:rsid w:val="001947E0"/>
    <w:rsid w:val="00194D0B"/>
    <w:rsid w:val="0019759B"/>
    <w:rsid w:val="001978B8"/>
    <w:rsid w:val="00197D85"/>
    <w:rsid w:val="001A216F"/>
    <w:rsid w:val="001A4B28"/>
    <w:rsid w:val="001A7571"/>
    <w:rsid w:val="001B32AD"/>
    <w:rsid w:val="001B367B"/>
    <w:rsid w:val="001B799D"/>
    <w:rsid w:val="001B7C79"/>
    <w:rsid w:val="001C2539"/>
    <w:rsid w:val="001C4794"/>
    <w:rsid w:val="001C482E"/>
    <w:rsid w:val="001C55EC"/>
    <w:rsid w:val="001C739F"/>
    <w:rsid w:val="001D0492"/>
    <w:rsid w:val="001D0540"/>
    <w:rsid w:val="001D1564"/>
    <w:rsid w:val="001D27AC"/>
    <w:rsid w:val="001D48BB"/>
    <w:rsid w:val="001D4D32"/>
    <w:rsid w:val="001D545F"/>
    <w:rsid w:val="001E331F"/>
    <w:rsid w:val="001E6657"/>
    <w:rsid w:val="001E6839"/>
    <w:rsid w:val="001E6942"/>
    <w:rsid w:val="001F04D9"/>
    <w:rsid w:val="001F2368"/>
    <w:rsid w:val="001F663D"/>
    <w:rsid w:val="001F67F8"/>
    <w:rsid w:val="001F6A28"/>
    <w:rsid w:val="001F714E"/>
    <w:rsid w:val="002005FD"/>
    <w:rsid w:val="00205526"/>
    <w:rsid w:val="00206CCB"/>
    <w:rsid w:val="002102BA"/>
    <w:rsid w:val="00211063"/>
    <w:rsid w:val="00212603"/>
    <w:rsid w:val="00212CAF"/>
    <w:rsid w:val="00212E88"/>
    <w:rsid w:val="002204AF"/>
    <w:rsid w:val="0022103A"/>
    <w:rsid w:val="00221FBD"/>
    <w:rsid w:val="00223715"/>
    <w:rsid w:val="00227927"/>
    <w:rsid w:val="00233647"/>
    <w:rsid w:val="00235B4D"/>
    <w:rsid w:val="00236408"/>
    <w:rsid w:val="0024138C"/>
    <w:rsid w:val="0024462A"/>
    <w:rsid w:val="00246525"/>
    <w:rsid w:val="00257B31"/>
    <w:rsid w:val="00262D96"/>
    <w:rsid w:val="002633A5"/>
    <w:rsid w:val="00264864"/>
    <w:rsid w:val="00264C21"/>
    <w:rsid w:val="00265B6C"/>
    <w:rsid w:val="002676E2"/>
    <w:rsid w:val="002706BD"/>
    <w:rsid w:val="00273000"/>
    <w:rsid w:val="002757DE"/>
    <w:rsid w:val="002806DB"/>
    <w:rsid w:val="00280C75"/>
    <w:rsid w:val="00282493"/>
    <w:rsid w:val="00282B1E"/>
    <w:rsid w:val="00283D66"/>
    <w:rsid w:val="0028794C"/>
    <w:rsid w:val="00287B66"/>
    <w:rsid w:val="00287B70"/>
    <w:rsid w:val="00287D3B"/>
    <w:rsid w:val="0029370D"/>
    <w:rsid w:val="0029460A"/>
    <w:rsid w:val="00294D4D"/>
    <w:rsid w:val="002967D5"/>
    <w:rsid w:val="0029789B"/>
    <w:rsid w:val="002A0265"/>
    <w:rsid w:val="002A04AD"/>
    <w:rsid w:val="002A11DF"/>
    <w:rsid w:val="002A154D"/>
    <w:rsid w:val="002A2990"/>
    <w:rsid w:val="002A30C1"/>
    <w:rsid w:val="002A66EA"/>
    <w:rsid w:val="002A6CFA"/>
    <w:rsid w:val="002B1416"/>
    <w:rsid w:val="002B1B1A"/>
    <w:rsid w:val="002B510F"/>
    <w:rsid w:val="002B6BCE"/>
    <w:rsid w:val="002C02E6"/>
    <w:rsid w:val="002C1D82"/>
    <w:rsid w:val="002C26C5"/>
    <w:rsid w:val="002C62E2"/>
    <w:rsid w:val="002C685C"/>
    <w:rsid w:val="002D46BB"/>
    <w:rsid w:val="002D7099"/>
    <w:rsid w:val="002D7783"/>
    <w:rsid w:val="002E27FB"/>
    <w:rsid w:val="002E4846"/>
    <w:rsid w:val="002E5187"/>
    <w:rsid w:val="002E77C7"/>
    <w:rsid w:val="002F0F6B"/>
    <w:rsid w:val="00307513"/>
    <w:rsid w:val="0030793A"/>
    <w:rsid w:val="00307F74"/>
    <w:rsid w:val="0031192F"/>
    <w:rsid w:val="003119C3"/>
    <w:rsid w:val="00314951"/>
    <w:rsid w:val="00316531"/>
    <w:rsid w:val="00326A74"/>
    <w:rsid w:val="00327A08"/>
    <w:rsid w:val="003328EC"/>
    <w:rsid w:val="0033488A"/>
    <w:rsid w:val="0033501F"/>
    <w:rsid w:val="0033502F"/>
    <w:rsid w:val="00335471"/>
    <w:rsid w:val="00336EBA"/>
    <w:rsid w:val="00337273"/>
    <w:rsid w:val="00337804"/>
    <w:rsid w:val="00343C6F"/>
    <w:rsid w:val="0034529B"/>
    <w:rsid w:val="00345AF8"/>
    <w:rsid w:val="00346BCE"/>
    <w:rsid w:val="00350D0F"/>
    <w:rsid w:val="00351B2E"/>
    <w:rsid w:val="003520BD"/>
    <w:rsid w:val="00353781"/>
    <w:rsid w:val="00355D02"/>
    <w:rsid w:val="00356837"/>
    <w:rsid w:val="00357673"/>
    <w:rsid w:val="00363AE3"/>
    <w:rsid w:val="00366C98"/>
    <w:rsid w:val="0036788C"/>
    <w:rsid w:val="00370647"/>
    <w:rsid w:val="00371584"/>
    <w:rsid w:val="003738F0"/>
    <w:rsid w:val="003756D0"/>
    <w:rsid w:val="00377280"/>
    <w:rsid w:val="003801CE"/>
    <w:rsid w:val="0038098B"/>
    <w:rsid w:val="003830C2"/>
    <w:rsid w:val="00384DD9"/>
    <w:rsid w:val="00386321"/>
    <w:rsid w:val="00386ED6"/>
    <w:rsid w:val="003903CE"/>
    <w:rsid w:val="0039055A"/>
    <w:rsid w:val="00394A17"/>
    <w:rsid w:val="00394EF4"/>
    <w:rsid w:val="003A0198"/>
    <w:rsid w:val="003A11F6"/>
    <w:rsid w:val="003A659D"/>
    <w:rsid w:val="003A6FC8"/>
    <w:rsid w:val="003B0C7B"/>
    <w:rsid w:val="003B307C"/>
    <w:rsid w:val="003B53AE"/>
    <w:rsid w:val="003B5D45"/>
    <w:rsid w:val="003B60DA"/>
    <w:rsid w:val="003C0B52"/>
    <w:rsid w:val="003C2537"/>
    <w:rsid w:val="003C46D2"/>
    <w:rsid w:val="003C5082"/>
    <w:rsid w:val="003D21F0"/>
    <w:rsid w:val="003D2900"/>
    <w:rsid w:val="003D4433"/>
    <w:rsid w:val="003D6B96"/>
    <w:rsid w:val="003E098F"/>
    <w:rsid w:val="003E182C"/>
    <w:rsid w:val="003E536E"/>
    <w:rsid w:val="003E59F5"/>
    <w:rsid w:val="003F6423"/>
    <w:rsid w:val="003F749C"/>
    <w:rsid w:val="004005E5"/>
    <w:rsid w:val="0040267F"/>
    <w:rsid w:val="00405FD9"/>
    <w:rsid w:val="0041074F"/>
    <w:rsid w:val="00410B84"/>
    <w:rsid w:val="004118C4"/>
    <w:rsid w:val="00412737"/>
    <w:rsid w:val="00415DE6"/>
    <w:rsid w:val="0042076D"/>
    <w:rsid w:val="00422421"/>
    <w:rsid w:val="00422A8B"/>
    <w:rsid w:val="00422C04"/>
    <w:rsid w:val="004242CA"/>
    <w:rsid w:val="00425124"/>
    <w:rsid w:val="00426D20"/>
    <w:rsid w:val="00427C42"/>
    <w:rsid w:val="004311AA"/>
    <w:rsid w:val="00431BBD"/>
    <w:rsid w:val="00432DB1"/>
    <w:rsid w:val="004354CE"/>
    <w:rsid w:val="00440720"/>
    <w:rsid w:val="004418DF"/>
    <w:rsid w:val="00441AE8"/>
    <w:rsid w:val="00442306"/>
    <w:rsid w:val="00442310"/>
    <w:rsid w:val="00442C54"/>
    <w:rsid w:val="00443D59"/>
    <w:rsid w:val="00444741"/>
    <w:rsid w:val="0045029C"/>
    <w:rsid w:val="004525D6"/>
    <w:rsid w:val="00453C99"/>
    <w:rsid w:val="00457E92"/>
    <w:rsid w:val="0046154F"/>
    <w:rsid w:val="004620A3"/>
    <w:rsid w:val="00465A18"/>
    <w:rsid w:val="00466ECA"/>
    <w:rsid w:val="00470ADB"/>
    <w:rsid w:val="00471B16"/>
    <w:rsid w:val="004728F1"/>
    <w:rsid w:val="00473958"/>
    <w:rsid w:val="00475807"/>
    <w:rsid w:val="0047587C"/>
    <w:rsid w:val="004758CB"/>
    <w:rsid w:val="00475A70"/>
    <w:rsid w:val="00475E98"/>
    <w:rsid w:val="00476C81"/>
    <w:rsid w:val="004777BE"/>
    <w:rsid w:val="00483DA2"/>
    <w:rsid w:val="00485102"/>
    <w:rsid w:val="00486C01"/>
    <w:rsid w:val="004905E2"/>
    <w:rsid w:val="00493676"/>
    <w:rsid w:val="00494743"/>
    <w:rsid w:val="00497288"/>
    <w:rsid w:val="004976C1"/>
    <w:rsid w:val="004A0ADE"/>
    <w:rsid w:val="004A200C"/>
    <w:rsid w:val="004A5721"/>
    <w:rsid w:val="004B4023"/>
    <w:rsid w:val="004C1C78"/>
    <w:rsid w:val="004C1EB9"/>
    <w:rsid w:val="004C2261"/>
    <w:rsid w:val="004C2D70"/>
    <w:rsid w:val="004C5E3C"/>
    <w:rsid w:val="004C65F9"/>
    <w:rsid w:val="004D31B9"/>
    <w:rsid w:val="004D5AE3"/>
    <w:rsid w:val="004E1B22"/>
    <w:rsid w:val="004E56B5"/>
    <w:rsid w:val="004F5468"/>
    <w:rsid w:val="00502794"/>
    <w:rsid w:val="0050659E"/>
    <w:rsid w:val="00512BD5"/>
    <w:rsid w:val="00514A0E"/>
    <w:rsid w:val="00515460"/>
    <w:rsid w:val="00515D3D"/>
    <w:rsid w:val="0052083F"/>
    <w:rsid w:val="005225A6"/>
    <w:rsid w:val="00524B47"/>
    <w:rsid w:val="0052518C"/>
    <w:rsid w:val="005259D9"/>
    <w:rsid w:val="00530E18"/>
    <w:rsid w:val="00532E92"/>
    <w:rsid w:val="005369A1"/>
    <w:rsid w:val="005439DF"/>
    <w:rsid w:val="00543FA4"/>
    <w:rsid w:val="00546B7F"/>
    <w:rsid w:val="005471D1"/>
    <w:rsid w:val="00547A9E"/>
    <w:rsid w:val="00550749"/>
    <w:rsid w:val="00556184"/>
    <w:rsid w:val="00557823"/>
    <w:rsid w:val="005610AF"/>
    <w:rsid w:val="00561725"/>
    <w:rsid w:val="00561C55"/>
    <w:rsid w:val="0056459C"/>
    <w:rsid w:val="00564B03"/>
    <w:rsid w:val="00564DC2"/>
    <w:rsid w:val="00566EA6"/>
    <w:rsid w:val="00572D22"/>
    <w:rsid w:val="00574E41"/>
    <w:rsid w:val="005766B4"/>
    <w:rsid w:val="00581B41"/>
    <w:rsid w:val="00582F8F"/>
    <w:rsid w:val="00584A18"/>
    <w:rsid w:val="00586CF1"/>
    <w:rsid w:val="00590623"/>
    <w:rsid w:val="00592255"/>
    <w:rsid w:val="0059485A"/>
    <w:rsid w:val="00597DC5"/>
    <w:rsid w:val="005A0B7C"/>
    <w:rsid w:val="005A2EFC"/>
    <w:rsid w:val="005A60B5"/>
    <w:rsid w:val="005A6E66"/>
    <w:rsid w:val="005B07E1"/>
    <w:rsid w:val="005B4EA0"/>
    <w:rsid w:val="005C0557"/>
    <w:rsid w:val="005C1A0A"/>
    <w:rsid w:val="005C3CE4"/>
    <w:rsid w:val="005C445F"/>
    <w:rsid w:val="005C4783"/>
    <w:rsid w:val="005C7E7F"/>
    <w:rsid w:val="005D0F54"/>
    <w:rsid w:val="005D1851"/>
    <w:rsid w:val="005D2DE0"/>
    <w:rsid w:val="005E1032"/>
    <w:rsid w:val="005E10D1"/>
    <w:rsid w:val="005E253D"/>
    <w:rsid w:val="005E3044"/>
    <w:rsid w:val="005E34F6"/>
    <w:rsid w:val="005E6A89"/>
    <w:rsid w:val="005E7671"/>
    <w:rsid w:val="005F2FBB"/>
    <w:rsid w:val="005F36BC"/>
    <w:rsid w:val="005F4428"/>
    <w:rsid w:val="005F6CBB"/>
    <w:rsid w:val="005F7AF7"/>
    <w:rsid w:val="0060039D"/>
    <w:rsid w:val="00605989"/>
    <w:rsid w:val="00606230"/>
    <w:rsid w:val="00606AC9"/>
    <w:rsid w:val="00610AEB"/>
    <w:rsid w:val="00611A4B"/>
    <w:rsid w:val="0061316F"/>
    <w:rsid w:val="006133C9"/>
    <w:rsid w:val="00615C14"/>
    <w:rsid w:val="006240A0"/>
    <w:rsid w:val="00631132"/>
    <w:rsid w:val="00632647"/>
    <w:rsid w:val="00632830"/>
    <w:rsid w:val="00632E72"/>
    <w:rsid w:val="0064617B"/>
    <w:rsid w:val="0065136D"/>
    <w:rsid w:val="006525B1"/>
    <w:rsid w:val="00653E17"/>
    <w:rsid w:val="006568C0"/>
    <w:rsid w:val="0066080D"/>
    <w:rsid w:val="006679CB"/>
    <w:rsid w:val="00667B33"/>
    <w:rsid w:val="0067530F"/>
    <w:rsid w:val="006778C3"/>
    <w:rsid w:val="00680FB4"/>
    <w:rsid w:val="00681190"/>
    <w:rsid w:val="00684C28"/>
    <w:rsid w:val="00687E22"/>
    <w:rsid w:val="00694F74"/>
    <w:rsid w:val="00695A00"/>
    <w:rsid w:val="00696A42"/>
    <w:rsid w:val="006A0107"/>
    <w:rsid w:val="006A37B0"/>
    <w:rsid w:val="006A3E47"/>
    <w:rsid w:val="006A770A"/>
    <w:rsid w:val="006B2611"/>
    <w:rsid w:val="006B30FF"/>
    <w:rsid w:val="006B358C"/>
    <w:rsid w:val="006B4D02"/>
    <w:rsid w:val="006B55FD"/>
    <w:rsid w:val="006B6E6E"/>
    <w:rsid w:val="006B7426"/>
    <w:rsid w:val="006C48EF"/>
    <w:rsid w:val="006C68F4"/>
    <w:rsid w:val="006D0454"/>
    <w:rsid w:val="006D3FF6"/>
    <w:rsid w:val="006D5EC3"/>
    <w:rsid w:val="006D6277"/>
    <w:rsid w:val="006E2B76"/>
    <w:rsid w:val="006E3789"/>
    <w:rsid w:val="006E642D"/>
    <w:rsid w:val="006F10A6"/>
    <w:rsid w:val="006F1BE6"/>
    <w:rsid w:val="006F2C0E"/>
    <w:rsid w:val="006F5F26"/>
    <w:rsid w:val="006F69E6"/>
    <w:rsid w:val="0070093D"/>
    <w:rsid w:val="0070250C"/>
    <w:rsid w:val="007034B7"/>
    <w:rsid w:val="00706DCE"/>
    <w:rsid w:val="00713801"/>
    <w:rsid w:val="00714141"/>
    <w:rsid w:val="00716192"/>
    <w:rsid w:val="00720ECC"/>
    <w:rsid w:val="0072334C"/>
    <w:rsid w:val="007234FC"/>
    <w:rsid w:val="00725229"/>
    <w:rsid w:val="00727B7A"/>
    <w:rsid w:val="007351A1"/>
    <w:rsid w:val="0074144F"/>
    <w:rsid w:val="00742CA8"/>
    <w:rsid w:val="00745247"/>
    <w:rsid w:val="007454EF"/>
    <w:rsid w:val="00745FDC"/>
    <w:rsid w:val="00747048"/>
    <w:rsid w:val="00753034"/>
    <w:rsid w:val="00756794"/>
    <w:rsid w:val="00757331"/>
    <w:rsid w:val="00757ADC"/>
    <w:rsid w:val="00761116"/>
    <w:rsid w:val="00761EE1"/>
    <w:rsid w:val="00762FBA"/>
    <w:rsid w:val="0076493D"/>
    <w:rsid w:val="0076497A"/>
    <w:rsid w:val="0076693F"/>
    <w:rsid w:val="007678D5"/>
    <w:rsid w:val="007706E0"/>
    <w:rsid w:val="00772809"/>
    <w:rsid w:val="00773D02"/>
    <w:rsid w:val="007753D8"/>
    <w:rsid w:val="007775F2"/>
    <w:rsid w:val="00780812"/>
    <w:rsid w:val="0078217E"/>
    <w:rsid w:val="0078263F"/>
    <w:rsid w:val="00791FE4"/>
    <w:rsid w:val="0079281F"/>
    <w:rsid w:val="0079333C"/>
    <w:rsid w:val="00793528"/>
    <w:rsid w:val="00794CCA"/>
    <w:rsid w:val="00796B3A"/>
    <w:rsid w:val="007A1802"/>
    <w:rsid w:val="007A1BAF"/>
    <w:rsid w:val="007A3022"/>
    <w:rsid w:val="007A4741"/>
    <w:rsid w:val="007A60F5"/>
    <w:rsid w:val="007B05DC"/>
    <w:rsid w:val="007B12BA"/>
    <w:rsid w:val="007B1B49"/>
    <w:rsid w:val="007B27FE"/>
    <w:rsid w:val="007B394C"/>
    <w:rsid w:val="007B635F"/>
    <w:rsid w:val="007B6B42"/>
    <w:rsid w:val="007B7278"/>
    <w:rsid w:val="007C27AC"/>
    <w:rsid w:val="007C59BB"/>
    <w:rsid w:val="007D07B8"/>
    <w:rsid w:val="007D1B5D"/>
    <w:rsid w:val="007D1D14"/>
    <w:rsid w:val="007D538B"/>
    <w:rsid w:val="007D6949"/>
    <w:rsid w:val="007E052C"/>
    <w:rsid w:val="007E09BE"/>
    <w:rsid w:val="007E2851"/>
    <w:rsid w:val="007E3A91"/>
    <w:rsid w:val="007E5056"/>
    <w:rsid w:val="007E5934"/>
    <w:rsid w:val="007E5B11"/>
    <w:rsid w:val="007F10BF"/>
    <w:rsid w:val="007F5A0C"/>
    <w:rsid w:val="0080025A"/>
    <w:rsid w:val="0080488C"/>
    <w:rsid w:val="00804C02"/>
    <w:rsid w:val="0080548A"/>
    <w:rsid w:val="0080652F"/>
    <w:rsid w:val="00806C60"/>
    <w:rsid w:val="00811466"/>
    <w:rsid w:val="00811AA1"/>
    <w:rsid w:val="00812281"/>
    <w:rsid w:val="00812A06"/>
    <w:rsid w:val="00812F24"/>
    <w:rsid w:val="008166B7"/>
    <w:rsid w:val="00816E05"/>
    <w:rsid w:val="00821BCD"/>
    <w:rsid w:val="008226F1"/>
    <w:rsid w:val="00830797"/>
    <w:rsid w:val="00831A81"/>
    <w:rsid w:val="00832D7E"/>
    <w:rsid w:val="008332F9"/>
    <w:rsid w:val="00836DBA"/>
    <w:rsid w:val="008417EA"/>
    <w:rsid w:val="00841E31"/>
    <w:rsid w:val="008504B3"/>
    <w:rsid w:val="00850DE6"/>
    <w:rsid w:val="00852435"/>
    <w:rsid w:val="0085532B"/>
    <w:rsid w:val="0085631E"/>
    <w:rsid w:val="0086703D"/>
    <w:rsid w:val="00870A32"/>
    <w:rsid w:val="0087151A"/>
    <w:rsid w:val="0087741D"/>
    <w:rsid w:val="00885362"/>
    <w:rsid w:val="008855A9"/>
    <w:rsid w:val="00885A92"/>
    <w:rsid w:val="00886CA7"/>
    <w:rsid w:val="00891A04"/>
    <w:rsid w:val="00891F55"/>
    <w:rsid w:val="00893B38"/>
    <w:rsid w:val="00893FF5"/>
    <w:rsid w:val="00894491"/>
    <w:rsid w:val="0089670A"/>
    <w:rsid w:val="008979A2"/>
    <w:rsid w:val="008A641D"/>
    <w:rsid w:val="008A6AE1"/>
    <w:rsid w:val="008A6C82"/>
    <w:rsid w:val="008B353A"/>
    <w:rsid w:val="008B40DB"/>
    <w:rsid w:val="008B41E2"/>
    <w:rsid w:val="008B5C10"/>
    <w:rsid w:val="008B63C0"/>
    <w:rsid w:val="008B6B7E"/>
    <w:rsid w:val="008C185F"/>
    <w:rsid w:val="008C396B"/>
    <w:rsid w:val="008C68E6"/>
    <w:rsid w:val="008D065B"/>
    <w:rsid w:val="008D2BFB"/>
    <w:rsid w:val="008D4F4D"/>
    <w:rsid w:val="008E085F"/>
    <w:rsid w:val="008E0A3E"/>
    <w:rsid w:val="008E1049"/>
    <w:rsid w:val="008E1A4A"/>
    <w:rsid w:val="008E5D87"/>
    <w:rsid w:val="008E5DC8"/>
    <w:rsid w:val="008E666F"/>
    <w:rsid w:val="008E72B2"/>
    <w:rsid w:val="008F129C"/>
    <w:rsid w:val="008F1D02"/>
    <w:rsid w:val="008F521E"/>
    <w:rsid w:val="008F6D94"/>
    <w:rsid w:val="008F731C"/>
    <w:rsid w:val="0090173D"/>
    <w:rsid w:val="00901891"/>
    <w:rsid w:val="00901CC7"/>
    <w:rsid w:val="00902B50"/>
    <w:rsid w:val="0090337D"/>
    <w:rsid w:val="009048E9"/>
    <w:rsid w:val="00905B41"/>
    <w:rsid w:val="00907641"/>
    <w:rsid w:val="00910DA0"/>
    <w:rsid w:val="00911B90"/>
    <w:rsid w:val="00913EA6"/>
    <w:rsid w:val="00915051"/>
    <w:rsid w:val="00915B8A"/>
    <w:rsid w:val="00917EF7"/>
    <w:rsid w:val="00921E37"/>
    <w:rsid w:val="00922CAF"/>
    <w:rsid w:val="00923584"/>
    <w:rsid w:val="00923C3F"/>
    <w:rsid w:val="0092637B"/>
    <w:rsid w:val="00926FDA"/>
    <w:rsid w:val="00934EFD"/>
    <w:rsid w:val="0093522E"/>
    <w:rsid w:val="0094493F"/>
    <w:rsid w:val="0094699E"/>
    <w:rsid w:val="0094723B"/>
    <w:rsid w:val="009475E6"/>
    <w:rsid w:val="009514D1"/>
    <w:rsid w:val="00951EF3"/>
    <w:rsid w:val="009546AD"/>
    <w:rsid w:val="0095498A"/>
    <w:rsid w:val="00960D0F"/>
    <w:rsid w:val="009616A0"/>
    <w:rsid w:val="00966ADA"/>
    <w:rsid w:val="00967E4A"/>
    <w:rsid w:val="009708D2"/>
    <w:rsid w:val="00975130"/>
    <w:rsid w:val="00980A33"/>
    <w:rsid w:val="00981EC4"/>
    <w:rsid w:val="009825C5"/>
    <w:rsid w:val="009855E8"/>
    <w:rsid w:val="0099207A"/>
    <w:rsid w:val="009923C5"/>
    <w:rsid w:val="00995454"/>
    <w:rsid w:val="0099668B"/>
    <w:rsid w:val="009A0A65"/>
    <w:rsid w:val="009A3FF7"/>
    <w:rsid w:val="009A7119"/>
    <w:rsid w:val="009A7875"/>
    <w:rsid w:val="009A7908"/>
    <w:rsid w:val="009A7922"/>
    <w:rsid w:val="009B0B38"/>
    <w:rsid w:val="009B0C7D"/>
    <w:rsid w:val="009B0F85"/>
    <w:rsid w:val="009B20BF"/>
    <w:rsid w:val="009B2476"/>
    <w:rsid w:val="009B2FD0"/>
    <w:rsid w:val="009B475B"/>
    <w:rsid w:val="009B4A9E"/>
    <w:rsid w:val="009C04FE"/>
    <w:rsid w:val="009C1F1E"/>
    <w:rsid w:val="009C2954"/>
    <w:rsid w:val="009C37C8"/>
    <w:rsid w:val="009C4F44"/>
    <w:rsid w:val="009C5038"/>
    <w:rsid w:val="009D1F2C"/>
    <w:rsid w:val="009D250D"/>
    <w:rsid w:val="009D44F3"/>
    <w:rsid w:val="009D4A31"/>
    <w:rsid w:val="009D4B56"/>
    <w:rsid w:val="009D5647"/>
    <w:rsid w:val="009D68F4"/>
    <w:rsid w:val="009D6F83"/>
    <w:rsid w:val="009E03A4"/>
    <w:rsid w:val="009E09E6"/>
    <w:rsid w:val="009E2D3D"/>
    <w:rsid w:val="009E3B79"/>
    <w:rsid w:val="009E68EA"/>
    <w:rsid w:val="009E74E0"/>
    <w:rsid w:val="009F0BF1"/>
    <w:rsid w:val="009F2C70"/>
    <w:rsid w:val="009F3733"/>
    <w:rsid w:val="009F4FE9"/>
    <w:rsid w:val="009F64DE"/>
    <w:rsid w:val="009F7387"/>
    <w:rsid w:val="009F73E0"/>
    <w:rsid w:val="00A00863"/>
    <w:rsid w:val="00A01B41"/>
    <w:rsid w:val="00A032BD"/>
    <w:rsid w:val="00A047CE"/>
    <w:rsid w:val="00A13493"/>
    <w:rsid w:val="00A1369C"/>
    <w:rsid w:val="00A13961"/>
    <w:rsid w:val="00A14A37"/>
    <w:rsid w:val="00A15149"/>
    <w:rsid w:val="00A15FD5"/>
    <w:rsid w:val="00A2044C"/>
    <w:rsid w:val="00A20A2A"/>
    <w:rsid w:val="00A2191B"/>
    <w:rsid w:val="00A22BBB"/>
    <w:rsid w:val="00A23FDA"/>
    <w:rsid w:val="00A256DA"/>
    <w:rsid w:val="00A30955"/>
    <w:rsid w:val="00A325A2"/>
    <w:rsid w:val="00A32AAE"/>
    <w:rsid w:val="00A340EA"/>
    <w:rsid w:val="00A34F83"/>
    <w:rsid w:val="00A369BD"/>
    <w:rsid w:val="00A418AF"/>
    <w:rsid w:val="00A44122"/>
    <w:rsid w:val="00A457ED"/>
    <w:rsid w:val="00A47BCD"/>
    <w:rsid w:val="00A52017"/>
    <w:rsid w:val="00A57823"/>
    <w:rsid w:val="00A57E3A"/>
    <w:rsid w:val="00A60024"/>
    <w:rsid w:val="00A6459B"/>
    <w:rsid w:val="00A64BA2"/>
    <w:rsid w:val="00A6504C"/>
    <w:rsid w:val="00A67E68"/>
    <w:rsid w:val="00A72486"/>
    <w:rsid w:val="00A72F82"/>
    <w:rsid w:val="00A75EE8"/>
    <w:rsid w:val="00A7639B"/>
    <w:rsid w:val="00A77171"/>
    <w:rsid w:val="00A80288"/>
    <w:rsid w:val="00A81AB4"/>
    <w:rsid w:val="00A82944"/>
    <w:rsid w:val="00A8365B"/>
    <w:rsid w:val="00A84267"/>
    <w:rsid w:val="00A84F84"/>
    <w:rsid w:val="00A87AC1"/>
    <w:rsid w:val="00A90AC7"/>
    <w:rsid w:val="00A938E7"/>
    <w:rsid w:val="00A93B55"/>
    <w:rsid w:val="00A94858"/>
    <w:rsid w:val="00A97849"/>
    <w:rsid w:val="00AA0F64"/>
    <w:rsid w:val="00AA54D5"/>
    <w:rsid w:val="00AA68E6"/>
    <w:rsid w:val="00AA6C5F"/>
    <w:rsid w:val="00AA6FA0"/>
    <w:rsid w:val="00AA7AC6"/>
    <w:rsid w:val="00AB031A"/>
    <w:rsid w:val="00AB1979"/>
    <w:rsid w:val="00AB4A91"/>
    <w:rsid w:val="00AB4DB6"/>
    <w:rsid w:val="00AB4E46"/>
    <w:rsid w:val="00AB4E97"/>
    <w:rsid w:val="00AB6224"/>
    <w:rsid w:val="00AB7CBC"/>
    <w:rsid w:val="00AC155C"/>
    <w:rsid w:val="00AC1A0D"/>
    <w:rsid w:val="00AC2EAD"/>
    <w:rsid w:val="00AC2F53"/>
    <w:rsid w:val="00AD0E25"/>
    <w:rsid w:val="00AD129C"/>
    <w:rsid w:val="00AD16F4"/>
    <w:rsid w:val="00AD2BF9"/>
    <w:rsid w:val="00AD47C6"/>
    <w:rsid w:val="00AD53F1"/>
    <w:rsid w:val="00AE0FD4"/>
    <w:rsid w:val="00AE27B4"/>
    <w:rsid w:val="00AE4A7D"/>
    <w:rsid w:val="00AE5E04"/>
    <w:rsid w:val="00AE623C"/>
    <w:rsid w:val="00AE62FF"/>
    <w:rsid w:val="00AE75C1"/>
    <w:rsid w:val="00AF0406"/>
    <w:rsid w:val="00AF5C20"/>
    <w:rsid w:val="00AF71A8"/>
    <w:rsid w:val="00AF7ED9"/>
    <w:rsid w:val="00B00774"/>
    <w:rsid w:val="00B05D55"/>
    <w:rsid w:val="00B14ADB"/>
    <w:rsid w:val="00B14E12"/>
    <w:rsid w:val="00B160AB"/>
    <w:rsid w:val="00B20262"/>
    <w:rsid w:val="00B22554"/>
    <w:rsid w:val="00B22FED"/>
    <w:rsid w:val="00B24E42"/>
    <w:rsid w:val="00B273EC"/>
    <w:rsid w:val="00B319F1"/>
    <w:rsid w:val="00B32231"/>
    <w:rsid w:val="00B32A07"/>
    <w:rsid w:val="00B34581"/>
    <w:rsid w:val="00B34EB4"/>
    <w:rsid w:val="00B424BC"/>
    <w:rsid w:val="00B426D4"/>
    <w:rsid w:val="00B43368"/>
    <w:rsid w:val="00B44B58"/>
    <w:rsid w:val="00B45FEC"/>
    <w:rsid w:val="00B46EEA"/>
    <w:rsid w:val="00B511A5"/>
    <w:rsid w:val="00B53075"/>
    <w:rsid w:val="00B53E39"/>
    <w:rsid w:val="00B56B3F"/>
    <w:rsid w:val="00B57C15"/>
    <w:rsid w:val="00B6077A"/>
    <w:rsid w:val="00B7118A"/>
    <w:rsid w:val="00B718CD"/>
    <w:rsid w:val="00B72B0D"/>
    <w:rsid w:val="00B73087"/>
    <w:rsid w:val="00B76F78"/>
    <w:rsid w:val="00B8244C"/>
    <w:rsid w:val="00B825B9"/>
    <w:rsid w:val="00B83E22"/>
    <w:rsid w:val="00B855BF"/>
    <w:rsid w:val="00B932AC"/>
    <w:rsid w:val="00B94276"/>
    <w:rsid w:val="00BA5AB2"/>
    <w:rsid w:val="00BA7E73"/>
    <w:rsid w:val="00BB1073"/>
    <w:rsid w:val="00BB2D3A"/>
    <w:rsid w:val="00BB478C"/>
    <w:rsid w:val="00BB62F2"/>
    <w:rsid w:val="00BB6438"/>
    <w:rsid w:val="00BB6D31"/>
    <w:rsid w:val="00BC0D1F"/>
    <w:rsid w:val="00BC13F4"/>
    <w:rsid w:val="00BC2B50"/>
    <w:rsid w:val="00BC3381"/>
    <w:rsid w:val="00BD10D7"/>
    <w:rsid w:val="00BD1D18"/>
    <w:rsid w:val="00BD39F8"/>
    <w:rsid w:val="00BD58E6"/>
    <w:rsid w:val="00BE13CE"/>
    <w:rsid w:val="00BE32A9"/>
    <w:rsid w:val="00BE32CC"/>
    <w:rsid w:val="00BE540E"/>
    <w:rsid w:val="00BE68FA"/>
    <w:rsid w:val="00BF50F0"/>
    <w:rsid w:val="00BF5DF7"/>
    <w:rsid w:val="00BF6F97"/>
    <w:rsid w:val="00BF746C"/>
    <w:rsid w:val="00C007E3"/>
    <w:rsid w:val="00C07574"/>
    <w:rsid w:val="00C07963"/>
    <w:rsid w:val="00C10139"/>
    <w:rsid w:val="00C164C3"/>
    <w:rsid w:val="00C17750"/>
    <w:rsid w:val="00C17FD7"/>
    <w:rsid w:val="00C229E1"/>
    <w:rsid w:val="00C23B2E"/>
    <w:rsid w:val="00C25CF2"/>
    <w:rsid w:val="00C262DC"/>
    <w:rsid w:val="00C31812"/>
    <w:rsid w:val="00C31D38"/>
    <w:rsid w:val="00C31FF2"/>
    <w:rsid w:val="00C32F16"/>
    <w:rsid w:val="00C33C43"/>
    <w:rsid w:val="00C41BA4"/>
    <w:rsid w:val="00C4384D"/>
    <w:rsid w:val="00C44A90"/>
    <w:rsid w:val="00C4557A"/>
    <w:rsid w:val="00C464F3"/>
    <w:rsid w:val="00C51B29"/>
    <w:rsid w:val="00C5469D"/>
    <w:rsid w:val="00C55631"/>
    <w:rsid w:val="00C61208"/>
    <w:rsid w:val="00C6451D"/>
    <w:rsid w:val="00C64DEA"/>
    <w:rsid w:val="00C66CCF"/>
    <w:rsid w:val="00C67323"/>
    <w:rsid w:val="00C67363"/>
    <w:rsid w:val="00C7026D"/>
    <w:rsid w:val="00C7393D"/>
    <w:rsid w:val="00C822F7"/>
    <w:rsid w:val="00C82542"/>
    <w:rsid w:val="00C839ED"/>
    <w:rsid w:val="00C84BDC"/>
    <w:rsid w:val="00C91FF3"/>
    <w:rsid w:val="00C93DDF"/>
    <w:rsid w:val="00C94C92"/>
    <w:rsid w:val="00CA241D"/>
    <w:rsid w:val="00CA26D8"/>
    <w:rsid w:val="00CA402A"/>
    <w:rsid w:val="00CA5708"/>
    <w:rsid w:val="00CA5757"/>
    <w:rsid w:val="00CA661D"/>
    <w:rsid w:val="00CB04AB"/>
    <w:rsid w:val="00CB07CC"/>
    <w:rsid w:val="00CB25B4"/>
    <w:rsid w:val="00CB36B0"/>
    <w:rsid w:val="00CC1FC8"/>
    <w:rsid w:val="00CC5A1B"/>
    <w:rsid w:val="00CD1A4C"/>
    <w:rsid w:val="00CD47CD"/>
    <w:rsid w:val="00CD62CC"/>
    <w:rsid w:val="00CD6EF0"/>
    <w:rsid w:val="00CD7C54"/>
    <w:rsid w:val="00CE0CA8"/>
    <w:rsid w:val="00CE1145"/>
    <w:rsid w:val="00CE18A0"/>
    <w:rsid w:val="00CE35AF"/>
    <w:rsid w:val="00CE3774"/>
    <w:rsid w:val="00CE4C25"/>
    <w:rsid w:val="00CE5BE1"/>
    <w:rsid w:val="00CE7C36"/>
    <w:rsid w:val="00CF2AA4"/>
    <w:rsid w:val="00CF442D"/>
    <w:rsid w:val="00D02811"/>
    <w:rsid w:val="00D03316"/>
    <w:rsid w:val="00D054DD"/>
    <w:rsid w:val="00D07C12"/>
    <w:rsid w:val="00D116E5"/>
    <w:rsid w:val="00D13B91"/>
    <w:rsid w:val="00D17238"/>
    <w:rsid w:val="00D1784D"/>
    <w:rsid w:val="00D20E65"/>
    <w:rsid w:val="00D240EB"/>
    <w:rsid w:val="00D26800"/>
    <w:rsid w:val="00D27DD4"/>
    <w:rsid w:val="00D30738"/>
    <w:rsid w:val="00D34CC4"/>
    <w:rsid w:val="00D3538F"/>
    <w:rsid w:val="00D45783"/>
    <w:rsid w:val="00D5163A"/>
    <w:rsid w:val="00D53FCD"/>
    <w:rsid w:val="00D545D7"/>
    <w:rsid w:val="00D556B9"/>
    <w:rsid w:val="00D560E9"/>
    <w:rsid w:val="00D56672"/>
    <w:rsid w:val="00D61928"/>
    <w:rsid w:val="00D61D7E"/>
    <w:rsid w:val="00D631F3"/>
    <w:rsid w:val="00D63D7C"/>
    <w:rsid w:val="00D67687"/>
    <w:rsid w:val="00D67A38"/>
    <w:rsid w:val="00D67B43"/>
    <w:rsid w:val="00D731B4"/>
    <w:rsid w:val="00D73B02"/>
    <w:rsid w:val="00D74D7F"/>
    <w:rsid w:val="00D778BE"/>
    <w:rsid w:val="00D804D7"/>
    <w:rsid w:val="00D81298"/>
    <w:rsid w:val="00D8259A"/>
    <w:rsid w:val="00D82D5E"/>
    <w:rsid w:val="00D8376E"/>
    <w:rsid w:val="00D8520A"/>
    <w:rsid w:val="00D8600E"/>
    <w:rsid w:val="00D8719E"/>
    <w:rsid w:val="00D87C30"/>
    <w:rsid w:val="00D90076"/>
    <w:rsid w:val="00D93487"/>
    <w:rsid w:val="00D93C55"/>
    <w:rsid w:val="00D93F81"/>
    <w:rsid w:val="00D94480"/>
    <w:rsid w:val="00D94F95"/>
    <w:rsid w:val="00D9697C"/>
    <w:rsid w:val="00D97EF7"/>
    <w:rsid w:val="00DA03E4"/>
    <w:rsid w:val="00DA15A4"/>
    <w:rsid w:val="00DA20D4"/>
    <w:rsid w:val="00DA6570"/>
    <w:rsid w:val="00DB04A0"/>
    <w:rsid w:val="00DB1D32"/>
    <w:rsid w:val="00DB3E57"/>
    <w:rsid w:val="00DB4710"/>
    <w:rsid w:val="00DB5469"/>
    <w:rsid w:val="00DC1422"/>
    <w:rsid w:val="00DC2546"/>
    <w:rsid w:val="00DC3126"/>
    <w:rsid w:val="00DD4D46"/>
    <w:rsid w:val="00DD758D"/>
    <w:rsid w:val="00DE043F"/>
    <w:rsid w:val="00DE1D8B"/>
    <w:rsid w:val="00DE4646"/>
    <w:rsid w:val="00DE672F"/>
    <w:rsid w:val="00DF3364"/>
    <w:rsid w:val="00DF410C"/>
    <w:rsid w:val="00DF47BC"/>
    <w:rsid w:val="00E00246"/>
    <w:rsid w:val="00E01C89"/>
    <w:rsid w:val="00E04791"/>
    <w:rsid w:val="00E04C17"/>
    <w:rsid w:val="00E05FD7"/>
    <w:rsid w:val="00E063D4"/>
    <w:rsid w:val="00E103D6"/>
    <w:rsid w:val="00E10542"/>
    <w:rsid w:val="00E11D0A"/>
    <w:rsid w:val="00E13782"/>
    <w:rsid w:val="00E15051"/>
    <w:rsid w:val="00E15D4A"/>
    <w:rsid w:val="00E16969"/>
    <w:rsid w:val="00E16CFD"/>
    <w:rsid w:val="00E21926"/>
    <w:rsid w:val="00E248C5"/>
    <w:rsid w:val="00E304DD"/>
    <w:rsid w:val="00E325B1"/>
    <w:rsid w:val="00E33858"/>
    <w:rsid w:val="00E3723B"/>
    <w:rsid w:val="00E37EAB"/>
    <w:rsid w:val="00E42007"/>
    <w:rsid w:val="00E42ADB"/>
    <w:rsid w:val="00E450D3"/>
    <w:rsid w:val="00E5002B"/>
    <w:rsid w:val="00E527AE"/>
    <w:rsid w:val="00E53BF5"/>
    <w:rsid w:val="00E54C1B"/>
    <w:rsid w:val="00E56AC1"/>
    <w:rsid w:val="00E62B5F"/>
    <w:rsid w:val="00E63211"/>
    <w:rsid w:val="00E64820"/>
    <w:rsid w:val="00E662F5"/>
    <w:rsid w:val="00E674CF"/>
    <w:rsid w:val="00E71035"/>
    <w:rsid w:val="00E72531"/>
    <w:rsid w:val="00E74BB7"/>
    <w:rsid w:val="00E758FD"/>
    <w:rsid w:val="00E76B82"/>
    <w:rsid w:val="00E83EFC"/>
    <w:rsid w:val="00E8499D"/>
    <w:rsid w:val="00E87D9E"/>
    <w:rsid w:val="00E91223"/>
    <w:rsid w:val="00E92B1B"/>
    <w:rsid w:val="00E95D41"/>
    <w:rsid w:val="00E96C7B"/>
    <w:rsid w:val="00EA1246"/>
    <w:rsid w:val="00EA14C5"/>
    <w:rsid w:val="00EA2681"/>
    <w:rsid w:val="00EA4F10"/>
    <w:rsid w:val="00EA57EF"/>
    <w:rsid w:val="00EA5E18"/>
    <w:rsid w:val="00EB28E6"/>
    <w:rsid w:val="00EB41D2"/>
    <w:rsid w:val="00EB7A4A"/>
    <w:rsid w:val="00EC00D8"/>
    <w:rsid w:val="00EC20DB"/>
    <w:rsid w:val="00EC3268"/>
    <w:rsid w:val="00EC33DF"/>
    <w:rsid w:val="00EC5FAB"/>
    <w:rsid w:val="00EC6FD1"/>
    <w:rsid w:val="00EC7215"/>
    <w:rsid w:val="00ED0F04"/>
    <w:rsid w:val="00ED141E"/>
    <w:rsid w:val="00ED30A9"/>
    <w:rsid w:val="00ED401B"/>
    <w:rsid w:val="00ED63F9"/>
    <w:rsid w:val="00ED6D88"/>
    <w:rsid w:val="00ED7145"/>
    <w:rsid w:val="00EE00A8"/>
    <w:rsid w:val="00EE2A75"/>
    <w:rsid w:val="00EE4222"/>
    <w:rsid w:val="00EF1A06"/>
    <w:rsid w:val="00EF2A4D"/>
    <w:rsid w:val="00EF3565"/>
    <w:rsid w:val="00EF601F"/>
    <w:rsid w:val="00EF6577"/>
    <w:rsid w:val="00F01E55"/>
    <w:rsid w:val="00F027B8"/>
    <w:rsid w:val="00F03FDF"/>
    <w:rsid w:val="00F048C7"/>
    <w:rsid w:val="00F04925"/>
    <w:rsid w:val="00F06733"/>
    <w:rsid w:val="00F15103"/>
    <w:rsid w:val="00F16C29"/>
    <w:rsid w:val="00F213FA"/>
    <w:rsid w:val="00F215E3"/>
    <w:rsid w:val="00F22AD1"/>
    <w:rsid w:val="00F22EDB"/>
    <w:rsid w:val="00F235AD"/>
    <w:rsid w:val="00F23B7E"/>
    <w:rsid w:val="00F24606"/>
    <w:rsid w:val="00F25D3A"/>
    <w:rsid w:val="00F302AD"/>
    <w:rsid w:val="00F418E3"/>
    <w:rsid w:val="00F4299F"/>
    <w:rsid w:val="00F43B79"/>
    <w:rsid w:val="00F53257"/>
    <w:rsid w:val="00F62840"/>
    <w:rsid w:val="00F6469C"/>
    <w:rsid w:val="00F74B00"/>
    <w:rsid w:val="00F7787D"/>
    <w:rsid w:val="00F77C7A"/>
    <w:rsid w:val="00F8024C"/>
    <w:rsid w:val="00F80565"/>
    <w:rsid w:val="00F84F3A"/>
    <w:rsid w:val="00F851C8"/>
    <w:rsid w:val="00F86017"/>
    <w:rsid w:val="00F86250"/>
    <w:rsid w:val="00F87463"/>
    <w:rsid w:val="00F90B2B"/>
    <w:rsid w:val="00F92B1F"/>
    <w:rsid w:val="00F939F5"/>
    <w:rsid w:val="00F939FB"/>
    <w:rsid w:val="00F9642E"/>
    <w:rsid w:val="00F97908"/>
    <w:rsid w:val="00F97C4D"/>
    <w:rsid w:val="00FA12E1"/>
    <w:rsid w:val="00FA3002"/>
    <w:rsid w:val="00FA3031"/>
    <w:rsid w:val="00FA4264"/>
    <w:rsid w:val="00FA6070"/>
    <w:rsid w:val="00FA6104"/>
    <w:rsid w:val="00FA69C9"/>
    <w:rsid w:val="00FA739E"/>
    <w:rsid w:val="00FB01CB"/>
    <w:rsid w:val="00FB0407"/>
    <w:rsid w:val="00FB5AC1"/>
    <w:rsid w:val="00FB7331"/>
    <w:rsid w:val="00FC05E4"/>
    <w:rsid w:val="00FC2BA0"/>
    <w:rsid w:val="00FC4F6C"/>
    <w:rsid w:val="00FC751D"/>
    <w:rsid w:val="00FC7A62"/>
    <w:rsid w:val="00FD7F3C"/>
    <w:rsid w:val="00FE261B"/>
    <w:rsid w:val="00FE2D03"/>
    <w:rsid w:val="00FE2D3C"/>
    <w:rsid w:val="00FE3192"/>
    <w:rsid w:val="00FE3B71"/>
    <w:rsid w:val="00FE4154"/>
    <w:rsid w:val="00FE4BA4"/>
    <w:rsid w:val="00FE5E25"/>
    <w:rsid w:val="00FE70DA"/>
    <w:rsid w:val="00FF18AA"/>
    <w:rsid w:val="00FF42B2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s-CO" w:eastAsia="es-CO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E34F6"/>
  </w:style>
  <w:style w:type="paragraph" w:styleId="Ttulo1">
    <w:name w:val="heading 1"/>
    <w:basedOn w:val="Normal"/>
    <w:next w:val="Normal"/>
    <w:link w:val="Ttulo1Car"/>
    <w:qFormat/>
    <w:rsid w:val="007C59BB"/>
    <w:pPr>
      <w:keepNext/>
      <w:spacing w:before="240" w:after="60"/>
      <w:outlineLvl w:val="0"/>
    </w:pPr>
    <w:rPr>
      <w:rFonts w:ascii="Arial" w:eastAsia="Calibri" w:hAnsi="Arial" w:cs="Arial"/>
      <w:b/>
      <w:bCs/>
      <w:kern w:val="32"/>
      <w:sz w:val="32"/>
      <w:szCs w:val="32"/>
    </w:rPr>
  </w:style>
  <w:style w:type="paragraph" w:styleId="Ttulo2">
    <w:name w:val="heading 2"/>
    <w:basedOn w:val="Normal"/>
    <w:next w:val="Normal"/>
    <w:link w:val="Ttulo2Car"/>
    <w:qFormat/>
    <w:rsid w:val="007C59BB"/>
    <w:pPr>
      <w:keepNext/>
      <w:spacing w:before="240" w:after="60"/>
      <w:outlineLvl w:val="1"/>
    </w:pPr>
    <w:rPr>
      <w:rFonts w:ascii="Arial" w:eastAsia="Calibri" w:hAnsi="Arial" w:cs="Arial"/>
      <w:b/>
      <w:bCs/>
      <w:i/>
      <w:iCs/>
      <w:sz w:val="28"/>
      <w:szCs w:val="28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notapie">
    <w:name w:val="footnote text"/>
    <w:basedOn w:val="Normal"/>
    <w:link w:val="TextonotapieCar"/>
    <w:uiPriority w:val="99"/>
    <w:semiHidden/>
    <w:unhideWhenUsed/>
    <w:rsid w:val="00E33858"/>
    <w:pPr>
      <w:spacing w:after="0" w:line="240" w:lineRule="auto"/>
    </w:pPr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E33858"/>
    <w:rPr>
      <w:sz w:val="20"/>
      <w:szCs w:val="20"/>
    </w:rPr>
  </w:style>
  <w:style w:type="character" w:styleId="Refdenotaalpie">
    <w:name w:val="footnote reference"/>
    <w:basedOn w:val="Fuentedeprrafopredeter"/>
    <w:uiPriority w:val="99"/>
    <w:semiHidden/>
    <w:unhideWhenUsed/>
    <w:rsid w:val="00E33858"/>
    <w:rPr>
      <w:vertAlign w:val="superscript"/>
    </w:rPr>
  </w:style>
  <w:style w:type="paragraph" w:styleId="Prrafodelista">
    <w:name w:val="List Paragraph"/>
    <w:basedOn w:val="Normal"/>
    <w:uiPriority w:val="34"/>
    <w:qFormat/>
    <w:rsid w:val="007C59BB"/>
    <w:pPr>
      <w:ind w:left="720"/>
      <w:contextualSpacing/>
    </w:pPr>
  </w:style>
  <w:style w:type="character" w:customStyle="1" w:styleId="Ttulo1Car">
    <w:name w:val="Título 1 Car"/>
    <w:basedOn w:val="Fuentedeprrafopredeter"/>
    <w:link w:val="Ttulo1"/>
    <w:rsid w:val="007C59BB"/>
    <w:rPr>
      <w:rFonts w:ascii="Arial" w:eastAsia="Calibri" w:hAnsi="Arial" w:cs="Arial"/>
      <w:b/>
      <w:bCs/>
      <w:kern w:val="32"/>
      <w:sz w:val="32"/>
      <w:szCs w:val="32"/>
    </w:rPr>
  </w:style>
  <w:style w:type="character" w:customStyle="1" w:styleId="Ttulo2Car">
    <w:name w:val="Título 2 Car"/>
    <w:basedOn w:val="Fuentedeprrafopredeter"/>
    <w:link w:val="Ttulo2"/>
    <w:rsid w:val="007C59BB"/>
    <w:rPr>
      <w:rFonts w:ascii="Arial" w:eastAsia="Calibri" w:hAnsi="Arial" w:cs="Arial"/>
      <w:b/>
      <w:bCs/>
      <w:i/>
      <w:iCs/>
      <w:sz w:val="28"/>
      <w:szCs w:val="28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B56B3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B56B3F"/>
    <w:rPr>
      <w:rFonts w:ascii="Tahoma" w:hAnsi="Tahoma" w:cs="Tahoma"/>
      <w:sz w:val="16"/>
      <w:szCs w:val="16"/>
    </w:rPr>
  </w:style>
  <w:style w:type="character" w:styleId="Hipervnculo">
    <w:name w:val="Hyperlink"/>
    <w:basedOn w:val="Fuentedeprrafopredeter"/>
    <w:uiPriority w:val="99"/>
    <w:unhideWhenUsed/>
    <w:rsid w:val="00C822F7"/>
    <w:rPr>
      <w:color w:val="0000FF" w:themeColor="hyperlink"/>
      <w:u w:val="single"/>
    </w:rPr>
  </w:style>
  <w:style w:type="character" w:styleId="Hipervnculovisitado">
    <w:name w:val="FollowedHyperlink"/>
    <w:basedOn w:val="Fuentedeprrafopredeter"/>
    <w:uiPriority w:val="99"/>
    <w:semiHidden/>
    <w:unhideWhenUsed/>
    <w:rsid w:val="00C822F7"/>
    <w:rPr>
      <w:color w:val="800080" w:themeColor="followedHyperlink"/>
      <w:u w:val="single"/>
    </w:rPr>
  </w:style>
  <w:style w:type="paragraph" w:styleId="Mapadeldocumento">
    <w:name w:val="Document Map"/>
    <w:basedOn w:val="Normal"/>
    <w:link w:val="MapadeldocumentoCar"/>
    <w:uiPriority w:val="99"/>
    <w:semiHidden/>
    <w:unhideWhenUsed/>
    <w:rsid w:val="00CE7C3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MapadeldocumentoCar">
    <w:name w:val="Mapa del documento Car"/>
    <w:basedOn w:val="Fuentedeprrafopredeter"/>
    <w:link w:val="Mapadeldocumento"/>
    <w:uiPriority w:val="99"/>
    <w:semiHidden/>
    <w:rsid w:val="00CE7C36"/>
    <w:rPr>
      <w:rFonts w:ascii="Tahoma" w:hAnsi="Tahoma" w:cs="Tahoma"/>
      <w:sz w:val="16"/>
      <w:szCs w:val="16"/>
    </w:rPr>
  </w:style>
  <w:style w:type="table" w:styleId="Tablaconcuadrcula">
    <w:name w:val="Table Grid"/>
    <w:basedOn w:val="Tablanormal"/>
    <w:uiPriority w:val="59"/>
    <w:rsid w:val="001239C6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aconvietas">
    <w:name w:val="List Bullet"/>
    <w:basedOn w:val="Normal"/>
    <w:uiPriority w:val="99"/>
    <w:unhideWhenUsed/>
    <w:rsid w:val="00D631F3"/>
    <w:pPr>
      <w:numPr>
        <w:numId w:val="9"/>
      </w:numPr>
      <w:contextualSpacing/>
    </w:pPr>
  </w:style>
  <w:style w:type="paragraph" w:styleId="Encabezado">
    <w:name w:val="header"/>
    <w:basedOn w:val="Normal"/>
    <w:link w:val="EncabezadoCar"/>
    <w:uiPriority w:val="99"/>
    <w:unhideWhenUsed/>
    <w:rsid w:val="0095498A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95498A"/>
  </w:style>
  <w:style w:type="paragraph" w:styleId="Piedepgina">
    <w:name w:val="footer"/>
    <w:basedOn w:val="Normal"/>
    <w:link w:val="PiedepginaCar"/>
    <w:uiPriority w:val="99"/>
    <w:unhideWhenUsed/>
    <w:rsid w:val="0095498A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95498A"/>
  </w:style>
  <w:style w:type="paragraph" w:styleId="NormalWeb">
    <w:name w:val="Normal (Web)"/>
    <w:basedOn w:val="Normal"/>
    <w:uiPriority w:val="99"/>
    <w:unhideWhenUsed/>
    <w:rsid w:val="00C41BA4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table" w:styleId="Sombreadoclaro">
    <w:name w:val="Light Shading"/>
    <w:basedOn w:val="Tablanormal"/>
    <w:uiPriority w:val="60"/>
    <w:rsid w:val="00212CAF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Textodelmarcadordeposicin">
    <w:name w:val="Placeholder Text"/>
    <w:basedOn w:val="Fuentedeprrafopredeter"/>
    <w:uiPriority w:val="99"/>
    <w:semiHidden/>
    <w:rsid w:val="001D545F"/>
    <w:rPr>
      <w:color w:val="808080"/>
    </w:rPr>
  </w:style>
  <w:style w:type="character" w:styleId="Nmerodelnea">
    <w:name w:val="line number"/>
    <w:basedOn w:val="Fuentedeprrafopredeter"/>
    <w:uiPriority w:val="99"/>
    <w:semiHidden/>
    <w:unhideWhenUsed/>
    <w:rsid w:val="0080652F"/>
  </w:style>
  <w:style w:type="character" w:styleId="Refdecomentario">
    <w:name w:val="annotation reference"/>
    <w:basedOn w:val="Fuentedeprrafopredeter"/>
    <w:uiPriority w:val="99"/>
    <w:semiHidden/>
    <w:unhideWhenUsed/>
    <w:rsid w:val="00085F77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085F77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085F77"/>
    <w:rPr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085F77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085F77"/>
    <w:rPr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s-CO" w:eastAsia="es-CO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ar"/>
    <w:qFormat/>
    <w:rsid w:val="007C59BB"/>
    <w:pPr>
      <w:keepNext/>
      <w:spacing w:before="240" w:after="60"/>
      <w:outlineLvl w:val="0"/>
    </w:pPr>
    <w:rPr>
      <w:rFonts w:ascii="Arial" w:eastAsia="Calibri" w:hAnsi="Arial" w:cs="Arial"/>
      <w:b/>
      <w:bCs/>
      <w:kern w:val="32"/>
      <w:sz w:val="32"/>
      <w:szCs w:val="32"/>
    </w:rPr>
  </w:style>
  <w:style w:type="paragraph" w:styleId="Ttulo2">
    <w:name w:val="heading 2"/>
    <w:basedOn w:val="Normal"/>
    <w:next w:val="Normal"/>
    <w:link w:val="Ttulo2Car"/>
    <w:qFormat/>
    <w:rsid w:val="007C59BB"/>
    <w:pPr>
      <w:keepNext/>
      <w:spacing w:before="240" w:after="60"/>
      <w:outlineLvl w:val="1"/>
    </w:pPr>
    <w:rPr>
      <w:rFonts w:ascii="Arial" w:eastAsia="Calibri" w:hAnsi="Arial" w:cs="Arial"/>
      <w:b/>
      <w:bCs/>
      <w:i/>
      <w:iCs/>
      <w:sz w:val="28"/>
      <w:szCs w:val="28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notapie">
    <w:name w:val="footnote text"/>
    <w:basedOn w:val="Normal"/>
    <w:link w:val="TextonotapieCar"/>
    <w:uiPriority w:val="99"/>
    <w:semiHidden/>
    <w:unhideWhenUsed/>
    <w:rsid w:val="00E33858"/>
    <w:pPr>
      <w:spacing w:after="0" w:line="240" w:lineRule="auto"/>
    </w:pPr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E33858"/>
    <w:rPr>
      <w:sz w:val="20"/>
      <w:szCs w:val="20"/>
    </w:rPr>
  </w:style>
  <w:style w:type="character" w:styleId="Refdenotaalpie">
    <w:name w:val="footnote reference"/>
    <w:basedOn w:val="Fuentedeprrafopredeter"/>
    <w:uiPriority w:val="99"/>
    <w:semiHidden/>
    <w:unhideWhenUsed/>
    <w:rsid w:val="00E33858"/>
    <w:rPr>
      <w:vertAlign w:val="superscript"/>
    </w:rPr>
  </w:style>
  <w:style w:type="paragraph" w:styleId="Prrafodelista">
    <w:name w:val="List Paragraph"/>
    <w:basedOn w:val="Normal"/>
    <w:uiPriority w:val="34"/>
    <w:qFormat/>
    <w:rsid w:val="007C59BB"/>
    <w:pPr>
      <w:ind w:left="720"/>
      <w:contextualSpacing/>
    </w:pPr>
  </w:style>
  <w:style w:type="character" w:customStyle="1" w:styleId="Ttulo1Car">
    <w:name w:val="Título 1 Car"/>
    <w:basedOn w:val="Fuentedeprrafopredeter"/>
    <w:link w:val="Ttulo1"/>
    <w:rsid w:val="007C59BB"/>
    <w:rPr>
      <w:rFonts w:ascii="Arial" w:eastAsia="Calibri" w:hAnsi="Arial" w:cs="Arial"/>
      <w:b/>
      <w:bCs/>
      <w:kern w:val="32"/>
      <w:sz w:val="32"/>
      <w:szCs w:val="32"/>
    </w:rPr>
  </w:style>
  <w:style w:type="character" w:customStyle="1" w:styleId="Ttulo2Car">
    <w:name w:val="Título 2 Car"/>
    <w:basedOn w:val="Fuentedeprrafopredeter"/>
    <w:link w:val="Ttulo2"/>
    <w:rsid w:val="007C59BB"/>
    <w:rPr>
      <w:rFonts w:ascii="Arial" w:eastAsia="Calibri" w:hAnsi="Arial" w:cs="Arial"/>
      <w:b/>
      <w:bCs/>
      <w:i/>
      <w:iCs/>
      <w:sz w:val="28"/>
      <w:szCs w:val="28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B56B3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B56B3F"/>
    <w:rPr>
      <w:rFonts w:ascii="Tahoma" w:hAnsi="Tahoma" w:cs="Tahoma"/>
      <w:sz w:val="16"/>
      <w:szCs w:val="16"/>
    </w:rPr>
  </w:style>
  <w:style w:type="character" w:styleId="Hipervnculo">
    <w:name w:val="Hyperlink"/>
    <w:basedOn w:val="Fuentedeprrafopredeter"/>
    <w:uiPriority w:val="99"/>
    <w:unhideWhenUsed/>
    <w:rsid w:val="00C822F7"/>
    <w:rPr>
      <w:color w:val="0000FF" w:themeColor="hyperlink"/>
      <w:u w:val="single"/>
    </w:rPr>
  </w:style>
  <w:style w:type="character" w:styleId="Hipervnculovisitado">
    <w:name w:val="FollowedHyperlink"/>
    <w:basedOn w:val="Fuentedeprrafopredeter"/>
    <w:uiPriority w:val="99"/>
    <w:semiHidden/>
    <w:unhideWhenUsed/>
    <w:rsid w:val="00C822F7"/>
    <w:rPr>
      <w:color w:val="800080" w:themeColor="followedHyperlink"/>
      <w:u w:val="single"/>
    </w:rPr>
  </w:style>
  <w:style w:type="paragraph" w:styleId="Mapadeldocumento">
    <w:name w:val="Document Map"/>
    <w:basedOn w:val="Normal"/>
    <w:link w:val="MapadeldocumentoCar"/>
    <w:uiPriority w:val="99"/>
    <w:semiHidden/>
    <w:unhideWhenUsed/>
    <w:rsid w:val="00CE7C3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MapadeldocumentoCar">
    <w:name w:val="Mapa del documento Car"/>
    <w:basedOn w:val="Fuentedeprrafopredeter"/>
    <w:link w:val="Mapadeldocumento"/>
    <w:uiPriority w:val="99"/>
    <w:semiHidden/>
    <w:rsid w:val="00CE7C36"/>
    <w:rPr>
      <w:rFonts w:ascii="Tahoma" w:hAnsi="Tahoma" w:cs="Tahoma"/>
      <w:sz w:val="16"/>
      <w:szCs w:val="16"/>
    </w:rPr>
  </w:style>
  <w:style w:type="table" w:styleId="Tablaconcuadrcula">
    <w:name w:val="Table Grid"/>
    <w:basedOn w:val="Tablanormal"/>
    <w:uiPriority w:val="59"/>
    <w:rsid w:val="001239C6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aconvietas">
    <w:name w:val="List Bullet"/>
    <w:basedOn w:val="Normal"/>
    <w:uiPriority w:val="99"/>
    <w:unhideWhenUsed/>
    <w:rsid w:val="00D631F3"/>
    <w:pPr>
      <w:numPr>
        <w:numId w:val="9"/>
      </w:numPr>
      <w:contextualSpacing/>
    </w:pPr>
  </w:style>
  <w:style w:type="paragraph" w:styleId="Encabezado">
    <w:name w:val="header"/>
    <w:basedOn w:val="Normal"/>
    <w:link w:val="EncabezadoCar"/>
    <w:uiPriority w:val="99"/>
    <w:unhideWhenUsed/>
    <w:rsid w:val="0095498A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95498A"/>
  </w:style>
  <w:style w:type="paragraph" w:styleId="Piedepgina">
    <w:name w:val="footer"/>
    <w:basedOn w:val="Normal"/>
    <w:link w:val="PiedepginaCar"/>
    <w:uiPriority w:val="99"/>
    <w:unhideWhenUsed/>
    <w:rsid w:val="0095498A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95498A"/>
  </w:style>
  <w:style w:type="paragraph" w:styleId="NormalWeb">
    <w:name w:val="Normal (Web)"/>
    <w:basedOn w:val="Normal"/>
    <w:uiPriority w:val="99"/>
    <w:unhideWhenUsed/>
    <w:rsid w:val="00C41BA4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table" w:styleId="Sombreadoclaro">
    <w:name w:val="Light Shading"/>
    <w:basedOn w:val="Tablanormal"/>
    <w:uiPriority w:val="60"/>
    <w:rsid w:val="00212CAF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Textodelmarcadordeposicin">
    <w:name w:val="Placeholder Text"/>
    <w:basedOn w:val="Fuentedeprrafopredeter"/>
    <w:uiPriority w:val="99"/>
    <w:semiHidden/>
    <w:rsid w:val="001D545F"/>
    <w:rPr>
      <w:color w:val="808080"/>
    </w:rPr>
  </w:style>
  <w:style w:type="character" w:styleId="Nmerodelnea">
    <w:name w:val="line number"/>
    <w:basedOn w:val="Fuentedeprrafopredeter"/>
    <w:uiPriority w:val="99"/>
    <w:semiHidden/>
    <w:unhideWhenUsed/>
    <w:rsid w:val="0080652F"/>
  </w:style>
  <w:style w:type="character" w:styleId="Refdecomentario">
    <w:name w:val="annotation reference"/>
    <w:basedOn w:val="Fuentedeprrafopredeter"/>
    <w:uiPriority w:val="99"/>
    <w:semiHidden/>
    <w:unhideWhenUsed/>
    <w:rsid w:val="00085F77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085F77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085F77"/>
    <w:rPr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085F77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085F77"/>
    <w:rPr>
      <w:b/>
      <w:bCs/>
      <w:sz w:val="20"/>
      <w:szCs w:val="20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96840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222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728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453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5732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2418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microsoft.com/office/2007/relationships/stylesWithEffects" Target="stylesWithEffects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header" Target="header2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201759C-FE2D-4FD3-A3F9-6108C18188F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1121</Words>
  <Characters>6167</Characters>
  <Application>Microsoft Office Word</Application>
  <DocSecurity>0</DocSecurity>
  <Lines>51</Lines>
  <Paragraphs>1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27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eista Ingenieria</dc:creator>
  <cp:revision>2</cp:revision>
  <cp:lastPrinted>2014-01-28T15:55:00Z</cp:lastPrinted>
  <dcterms:created xsi:type="dcterms:W3CDTF">2014-02-03T19:04:00Z</dcterms:created>
  <dcterms:modified xsi:type="dcterms:W3CDTF">2014-02-03T19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evlailagg@gmail.com@www.mendeley.com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cademic-medicine</vt:lpwstr>
  </property>
  <property fmtid="{D5CDD505-2E9C-101B-9397-08002B2CF9AE}" pid="6" name="Mendeley Recent Style Name 0_1">
    <vt:lpwstr>Academic Medicine</vt:lpwstr>
  </property>
  <property fmtid="{D5CDD505-2E9C-101B-9397-08002B2CF9AE}" pid="7" name="Mendeley Recent Style Id 1_1">
    <vt:lpwstr>http://www.zotero.org/styles/american-medical-association</vt:lpwstr>
  </property>
  <property fmtid="{D5CDD505-2E9C-101B-9397-08002B2CF9AE}" pid="8" name="Mendeley Recent Style Name 1_1">
    <vt:lpwstr>American Medical Association (AMA)</vt:lpwstr>
  </property>
  <property fmtid="{D5CDD505-2E9C-101B-9397-08002B2CF9AE}" pid="9" name="Mendeley Recent Style Id 2_1">
    <vt:lpwstr>http://www.zotero.org/styles/american-political-science-association</vt:lpwstr>
  </property>
  <property fmtid="{D5CDD505-2E9C-101B-9397-08002B2CF9AE}" pid="10" name="Mendeley Recent Style Name 2_1">
    <vt:lpwstr>American Political Science Association</vt:lpwstr>
  </property>
  <property fmtid="{D5CDD505-2E9C-101B-9397-08002B2CF9AE}" pid="11" name="Mendeley Recent Style Id 3_1">
    <vt:lpwstr>http://www.zotero.org/styles/apa</vt:lpwstr>
  </property>
  <property fmtid="{D5CDD505-2E9C-101B-9397-08002B2CF9AE}" pid="12" name="Mendeley Recent Style Name 3_1">
    <vt:lpwstr>American Psychological Association 6th Edition</vt:lpwstr>
  </property>
  <property fmtid="{D5CDD505-2E9C-101B-9397-08002B2CF9AE}" pid="13" name="Mendeley Recent Style Id 4_1">
    <vt:lpwstr>http://www.zotero.org/styles/american-sociological-association</vt:lpwstr>
  </property>
  <property fmtid="{D5CDD505-2E9C-101B-9397-08002B2CF9AE}" pid="14" name="Mendeley Recent Style Name 4_1">
    <vt:lpwstr>American Sociological Association</vt:lpwstr>
  </property>
  <property fmtid="{D5CDD505-2E9C-101B-9397-08002B2CF9AE}" pid="15" name="Mendeley Recent Style Id 5_1">
    <vt:lpwstr>http://www.zotero.org/styles/chicago-author-date</vt:lpwstr>
  </property>
  <property fmtid="{D5CDD505-2E9C-101B-9397-08002B2CF9AE}" pid="16" name="Mendeley Recent Style Name 5_1">
    <vt:lpwstr>Chicago Manual of Style (author-date)</vt:lpwstr>
  </property>
  <property fmtid="{D5CDD505-2E9C-101B-9397-08002B2CF9AE}" pid="17" name="Mendeley Recent Style Id 6_1">
    <vt:lpwstr>http://www.zotero.org/styles/chicago-fullnote-bibliography</vt:lpwstr>
  </property>
  <property fmtid="{D5CDD505-2E9C-101B-9397-08002B2CF9AE}" pid="18" name="Mendeley Recent Style Name 6_1">
    <vt:lpwstr>Chicago Manual of Style (full note)</vt:lpwstr>
  </property>
  <property fmtid="{D5CDD505-2E9C-101B-9397-08002B2CF9AE}" pid="19" name="Mendeley Recent Style Id 7_1">
    <vt:lpwstr>http://www.zotero.org/styles/chicago-note-bibliography</vt:lpwstr>
  </property>
  <property fmtid="{D5CDD505-2E9C-101B-9397-08002B2CF9AE}" pid="20" name="Mendeley Recent Style Name 7_1">
    <vt:lpwstr>Chicago Manual of Style (note)</vt:lpwstr>
  </property>
  <property fmtid="{D5CDD505-2E9C-101B-9397-08002B2CF9AE}" pid="21" name="Mendeley Recent Style Id 8_1">
    <vt:lpwstr>http://www.zotero.org/styles/harvard1</vt:lpwstr>
  </property>
  <property fmtid="{D5CDD505-2E9C-101B-9397-08002B2CF9AE}" pid="22" name="Mendeley Recent Style Name 8_1">
    <vt:lpwstr>Harvard Reference format 1 (author-date)</vt:lpwstr>
  </property>
  <property fmtid="{D5CDD505-2E9C-101B-9397-08002B2CF9AE}" pid="23" name="Mendeley Recent Style Id 9_1">
    <vt:lpwstr>http://www.zotero.org/styles/ieee</vt:lpwstr>
  </property>
  <property fmtid="{D5CDD505-2E9C-101B-9397-08002B2CF9AE}" pid="24" name="Mendeley Recent Style Name 9_1">
    <vt:lpwstr>IEEE</vt:lpwstr>
  </property>
</Properties>
</file>